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r w:rsidRPr="00BC7831">
        <w:rPr>
          <w:rFonts w:ascii="Arial" w:hAnsi="Arial" w:cs="Arial"/>
          <w:b/>
          <w:bCs/>
        </w:rPr>
        <w:lastRenderedPageBreak/>
        <w:t>Abstract</w:t>
      </w:r>
      <w:r w:rsidR="00D93AE2" w:rsidRPr="00BC7831">
        <w:rPr>
          <w:rFonts w:ascii="Arial" w:hAnsi="Arial" w:cs="Arial"/>
          <w:b/>
          <w:bCs/>
        </w:rPr>
        <w:t xml:space="preserve"> (max 250 words)</w:t>
      </w:r>
    </w:p>
    <w:p w14:paraId="4E3A4BB8" w14:textId="77777777" w:rsidR="005968B2" w:rsidRPr="00BC7831" w:rsidRDefault="005968B2" w:rsidP="00E95A23">
      <w:pPr>
        <w:rPr>
          <w:rFonts w:ascii="Arial" w:hAnsi="Arial" w:cs="Arial"/>
          <w:b/>
          <w:bCs/>
        </w:rPr>
      </w:pPr>
    </w:p>
    <w:p w14:paraId="641EBD71" w14:textId="77777777" w:rsidR="005968B2" w:rsidRPr="00BC7831" w:rsidRDefault="005968B2" w:rsidP="00E95A23">
      <w:pPr>
        <w:rPr>
          <w:rFonts w:ascii="Arial" w:hAnsi="Arial" w:cs="Arial"/>
          <w:b/>
          <w:bCs/>
        </w:rPr>
      </w:pPr>
    </w:p>
    <w:p w14:paraId="371402D3" w14:textId="3E48FD5E" w:rsidR="00A87433" w:rsidRPr="00BC7831" w:rsidRDefault="009F78C4" w:rsidP="00A87433">
      <w:pPr>
        <w:rPr>
          <w:rFonts w:ascii="Arial" w:hAnsi="Arial" w:cs="Arial"/>
          <w:sz w:val="22"/>
          <w:szCs w:val="22"/>
        </w:rPr>
      </w:pPr>
      <w:r w:rsidRPr="00BC7831">
        <w:rPr>
          <w:rFonts w:ascii="Arial" w:hAnsi="Arial" w:cs="Arial"/>
          <w:b/>
          <w:bCs/>
          <w:sz w:val="22"/>
          <w:szCs w:val="22"/>
        </w:rPr>
        <w:t>Background</w:t>
      </w:r>
      <w:r w:rsidR="004516D0" w:rsidRPr="00BC7831">
        <w:rPr>
          <w:rFonts w:ascii="Arial" w:hAnsi="Arial" w:cs="Arial"/>
          <w:sz w:val="22"/>
          <w:szCs w:val="22"/>
        </w:rPr>
        <w:t xml:space="preserve">: </w:t>
      </w:r>
      <w:r w:rsidR="001809FD" w:rsidRPr="00BC7831">
        <w:rPr>
          <w:rFonts w:ascii="Arial" w:hAnsi="Arial" w:cs="Arial"/>
          <w:sz w:val="22"/>
          <w:szCs w:val="22"/>
        </w:rPr>
        <w:t>In the U</w:t>
      </w:r>
      <w:r w:rsidR="00F0466C" w:rsidRPr="00BC7831">
        <w:rPr>
          <w:rFonts w:ascii="Arial" w:hAnsi="Arial" w:cs="Arial"/>
          <w:sz w:val="22"/>
          <w:szCs w:val="22"/>
        </w:rPr>
        <w:t>S</w:t>
      </w:r>
      <w:r w:rsidR="001809FD" w:rsidRPr="00BC7831">
        <w:rPr>
          <w:rFonts w:ascii="Arial" w:hAnsi="Arial" w:cs="Arial"/>
          <w:sz w:val="22"/>
          <w:szCs w:val="22"/>
        </w:rPr>
        <w:t xml:space="preserve">, </w:t>
      </w:r>
      <w:r w:rsidR="0070550E" w:rsidRPr="00BC7831">
        <w:rPr>
          <w:rFonts w:ascii="Arial" w:hAnsi="Arial" w:cs="Arial"/>
          <w:sz w:val="22"/>
          <w:szCs w:val="22"/>
        </w:rPr>
        <w:t>p</w:t>
      </w:r>
      <w:r w:rsidR="004516D0" w:rsidRPr="00BC7831">
        <w:rPr>
          <w:rFonts w:ascii="Arial" w:hAnsi="Arial" w:cs="Arial"/>
          <w:sz w:val="22"/>
          <w:szCs w:val="22"/>
        </w:rPr>
        <w:t xml:space="preserve">ower outage incidence and duration </w:t>
      </w:r>
      <w:r w:rsidR="00B10051" w:rsidRPr="00BC7831">
        <w:rPr>
          <w:rFonts w:ascii="Arial" w:hAnsi="Arial" w:cs="Arial"/>
          <w:sz w:val="22"/>
          <w:szCs w:val="22"/>
        </w:rPr>
        <w:t>are</w:t>
      </w:r>
      <w:r w:rsidR="004516D0" w:rsidRPr="00BC7831">
        <w:rPr>
          <w:rFonts w:ascii="Arial" w:hAnsi="Arial" w:cs="Arial"/>
          <w:sz w:val="22"/>
          <w:szCs w:val="22"/>
        </w:rPr>
        <w:t xml:space="preserve"> increasing with climate change</w:t>
      </w:r>
      <w:r w:rsidR="00F13FB6" w:rsidRPr="00BC7831">
        <w:rPr>
          <w:rFonts w:ascii="Arial" w:hAnsi="Arial" w:cs="Arial"/>
          <w:sz w:val="22"/>
          <w:szCs w:val="22"/>
        </w:rPr>
        <w:t>, and power outage exposure is prevalent</w:t>
      </w:r>
      <w:r w:rsidR="004516D0" w:rsidRPr="00BC7831">
        <w:rPr>
          <w:rFonts w:ascii="Arial" w:hAnsi="Arial" w:cs="Arial"/>
          <w:sz w:val="22"/>
          <w:szCs w:val="22"/>
        </w:rPr>
        <w:t>.</w:t>
      </w:r>
      <w:r w:rsidR="00F13FB6" w:rsidRPr="00BC7831">
        <w:rPr>
          <w:rFonts w:ascii="Arial" w:hAnsi="Arial" w:cs="Arial"/>
          <w:sz w:val="22"/>
          <w:szCs w:val="22"/>
        </w:rPr>
        <w:t xml:space="preserve"> </w:t>
      </w:r>
      <w:r w:rsidR="0048177C" w:rsidRPr="00BC7831">
        <w:rPr>
          <w:rFonts w:ascii="Arial" w:hAnsi="Arial" w:cs="Arial"/>
          <w:sz w:val="22"/>
          <w:szCs w:val="22"/>
        </w:rPr>
        <w:t>Data from New York State show that p</w:t>
      </w:r>
      <w:r w:rsidR="00E15365" w:rsidRPr="00BC7831">
        <w:rPr>
          <w:rFonts w:ascii="Arial" w:hAnsi="Arial" w:cs="Arial"/>
          <w:sz w:val="22"/>
          <w:szCs w:val="22"/>
        </w:rPr>
        <w:t xml:space="preserve">ower outages may increase hospitalizations for cardiovascular disease and respiratory disease in </w:t>
      </w:r>
      <w:r w:rsidR="00100F7C" w:rsidRPr="00BC7831">
        <w:rPr>
          <w:rFonts w:ascii="Arial" w:hAnsi="Arial" w:cs="Arial"/>
          <w:sz w:val="22"/>
          <w:szCs w:val="22"/>
        </w:rPr>
        <w:t>vulnerable</w:t>
      </w:r>
      <w:r w:rsidR="00E15365" w:rsidRPr="00BC7831">
        <w:rPr>
          <w:rFonts w:ascii="Arial" w:hAnsi="Arial" w:cs="Arial"/>
          <w:sz w:val="22"/>
          <w:szCs w:val="22"/>
        </w:rPr>
        <w:t xml:space="preserve"> populations such as older </w:t>
      </w:r>
      <w:r w:rsidR="00100F7C" w:rsidRPr="00BC7831">
        <w:rPr>
          <w:rFonts w:ascii="Arial" w:hAnsi="Arial" w:cs="Arial"/>
          <w:sz w:val="22"/>
          <w:szCs w:val="22"/>
        </w:rPr>
        <w:t>adults</w:t>
      </w:r>
      <w:r w:rsidR="00E15365" w:rsidRPr="00BC7831">
        <w:rPr>
          <w:rFonts w:ascii="Arial" w:hAnsi="Arial" w:cs="Arial"/>
          <w:sz w:val="22"/>
          <w:szCs w:val="22"/>
        </w:rPr>
        <w:t xml:space="preserve"> </w:t>
      </w:r>
      <w:r w:rsidR="008E3D87" w:rsidRPr="00BC7831">
        <w:rPr>
          <w:rFonts w:ascii="Arial" w:hAnsi="Arial" w:cs="Arial"/>
          <w:sz w:val="22"/>
          <w:szCs w:val="22"/>
        </w:rPr>
        <w:t>(</w:t>
      </w:r>
      <w:r w:rsidR="00E15365" w:rsidRPr="00BC7831">
        <w:rPr>
          <w:rFonts w:ascii="Arial" w:hAnsi="Arial" w:cs="Arial"/>
          <w:sz w:val="22"/>
          <w:szCs w:val="22"/>
        </w:rPr>
        <w:t xml:space="preserve">65+). </w:t>
      </w:r>
      <w:r w:rsidR="00100F7C" w:rsidRPr="00BC7831">
        <w:rPr>
          <w:rFonts w:ascii="Arial" w:hAnsi="Arial" w:cs="Arial"/>
          <w:sz w:val="22"/>
          <w:szCs w:val="22"/>
        </w:rPr>
        <w:t xml:space="preserve">Limited power outage </w:t>
      </w:r>
      <w:r w:rsidR="0052287E" w:rsidRPr="00BC7831">
        <w:rPr>
          <w:rFonts w:ascii="Arial" w:hAnsi="Arial" w:cs="Arial"/>
          <w:sz w:val="22"/>
          <w:szCs w:val="22"/>
        </w:rPr>
        <w:t xml:space="preserve">exposure </w:t>
      </w:r>
      <w:r w:rsidR="00100F7C" w:rsidRPr="00BC7831">
        <w:rPr>
          <w:rFonts w:ascii="Arial" w:hAnsi="Arial" w:cs="Arial"/>
          <w:sz w:val="22"/>
          <w:szCs w:val="22"/>
        </w:rPr>
        <w:t xml:space="preserve">data has constrained research on power outage and health. </w:t>
      </w:r>
    </w:p>
    <w:p w14:paraId="126A09F0" w14:textId="77777777" w:rsidR="00A87433" w:rsidRPr="00BC7831" w:rsidRDefault="00A87433" w:rsidP="00A87433">
      <w:pPr>
        <w:rPr>
          <w:rFonts w:ascii="Arial" w:hAnsi="Arial" w:cs="Arial"/>
          <w:sz w:val="22"/>
          <w:szCs w:val="22"/>
        </w:rPr>
      </w:pPr>
    </w:p>
    <w:p w14:paraId="5840E7A5" w14:textId="6B68D106" w:rsidR="009F78C4" w:rsidRPr="00BC7831" w:rsidRDefault="00A87433" w:rsidP="00A87433">
      <w:pPr>
        <w:rPr>
          <w:rFonts w:ascii="Arial" w:hAnsi="Arial" w:cs="Arial"/>
          <w:sz w:val="22"/>
          <w:szCs w:val="22"/>
        </w:rPr>
      </w:pPr>
      <w:r w:rsidRPr="00BC7831">
        <w:rPr>
          <w:rFonts w:ascii="Arial" w:hAnsi="Arial" w:cs="Arial"/>
          <w:b/>
          <w:bCs/>
          <w:sz w:val="22"/>
          <w:szCs w:val="22"/>
        </w:rPr>
        <w:t>Question</w:t>
      </w:r>
      <w:r w:rsidRPr="00BC7831">
        <w:rPr>
          <w:rFonts w:ascii="Arial" w:hAnsi="Arial" w:cs="Arial"/>
          <w:sz w:val="22"/>
          <w:szCs w:val="22"/>
        </w:rPr>
        <w:t xml:space="preserve">: Are power outages associated with </w:t>
      </w:r>
      <w:r w:rsidR="00B67F68" w:rsidRPr="00BC7831">
        <w:rPr>
          <w:rFonts w:ascii="Arial" w:hAnsi="Arial" w:cs="Arial"/>
          <w:sz w:val="22"/>
          <w:szCs w:val="22"/>
        </w:rPr>
        <w:t>emergency</w:t>
      </w:r>
      <w:r w:rsidR="00E00191" w:rsidRPr="00BC7831">
        <w:rPr>
          <w:rFonts w:ascii="Arial" w:hAnsi="Arial" w:cs="Arial"/>
          <w:sz w:val="22"/>
          <w:szCs w:val="22"/>
        </w:rPr>
        <w:t xml:space="preserve"> </w:t>
      </w:r>
      <w:r w:rsidRPr="00BC7831">
        <w:rPr>
          <w:rFonts w:ascii="Arial" w:hAnsi="Arial" w:cs="Arial"/>
          <w:sz w:val="22"/>
          <w:szCs w:val="22"/>
        </w:rPr>
        <w:t>cardiovascular</w:t>
      </w:r>
      <w:r w:rsidR="008D7830" w:rsidRPr="00BC7831">
        <w:rPr>
          <w:rFonts w:ascii="Arial" w:hAnsi="Arial" w:cs="Arial"/>
          <w:sz w:val="22"/>
          <w:szCs w:val="22"/>
        </w:rPr>
        <w:t xml:space="preserve"> and </w:t>
      </w:r>
      <w:r w:rsidRPr="00BC7831">
        <w:rPr>
          <w:rFonts w:ascii="Arial" w:hAnsi="Arial" w:cs="Arial"/>
          <w:sz w:val="22"/>
          <w:szCs w:val="22"/>
        </w:rPr>
        <w:t xml:space="preserve">respiratory disease-related </w:t>
      </w:r>
      <w:r w:rsidR="00415ECC" w:rsidRPr="00BC7831">
        <w:rPr>
          <w:rFonts w:ascii="Arial" w:hAnsi="Arial" w:cs="Arial"/>
          <w:sz w:val="22"/>
          <w:szCs w:val="22"/>
        </w:rPr>
        <w:t>hospitalizations</w:t>
      </w:r>
      <w:r w:rsidRPr="00BC7831">
        <w:rPr>
          <w:rFonts w:ascii="Arial" w:hAnsi="Arial" w:cs="Arial"/>
          <w:sz w:val="22"/>
          <w:szCs w:val="22"/>
        </w:rPr>
        <w:t xml:space="preserve"> among older adults in the US? </w:t>
      </w:r>
    </w:p>
    <w:p w14:paraId="251D2394" w14:textId="77777777" w:rsidR="00415ECC" w:rsidRPr="00BC7831" w:rsidRDefault="00415ECC" w:rsidP="00E95A23">
      <w:pPr>
        <w:rPr>
          <w:rFonts w:ascii="Arial" w:hAnsi="Arial" w:cs="Arial"/>
          <w:sz w:val="22"/>
          <w:szCs w:val="22"/>
        </w:rPr>
      </w:pPr>
    </w:p>
    <w:p w14:paraId="0BCC9BC1" w14:textId="6F40228C" w:rsidR="00C5156B" w:rsidRPr="00BC7831" w:rsidRDefault="009F78C4" w:rsidP="00FF5852">
      <w:pPr>
        <w:rPr>
          <w:rFonts w:ascii="Arial" w:hAnsi="Arial" w:cs="Arial"/>
          <w:sz w:val="22"/>
          <w:szCs w:val="22"/>
        </w:rPr>
      </w:pPr>
      <w:r w:rsidRPr="00BC7831">
        <w:rPr>
          <w:rFonts w:ascii="Arial" w:hAnsi="Arial" w:cs="Arial"/>
          <w:b/>
          <w:bCs/>
          <w:sz w:val="22"/>
          <w:szCs w:val="22"/>
        </w:rPr>
        <w:t>Methods</w:t>
      </w:r>
      <w:r w:rsidR="00467FB0" w:rsidRPr="00BC7831">
        <w:rPr>
          <w:rFonts w:ascii="Arial" w:hAnsi="Arial" w:cs="Arial"/>
          <w:sz w:val="22"/>
          <w:szCs w:val="22"/>
        </w:rPr>
        <w:t>:</w:t>
      </w:r>
      <w:r w:rsidR="006A5F2C" w:rsidRPr="00BC7831">
        <w:rPr>
          <w:rFonts w:ascii="Arial" w:hAnsi="Arial" w:cs="Arial"/>
          <w:sz w:val="22"/>
          <w:szCs w:val="22"/>
        </w:rPr>
        <w:t xml:space="preserve"> </w:t>
      </w:r>
      <w:r w:rsidR="008D7F80" w:rsidRPr="00BC7831">
        <w:rPr>
          <w:rFonts w:ascii="Arial" w:hAnsi="Arial" w:cs="Arial"/>
          <w:sz w:val="22"/>
          <w:szCs w:val="22"/>
        </w:rPr>
        <w:t>We</w:t>
      </w:r>
      <w:r w:rsidR="006A5F2C" w:rsidRPr="00BC7831">
        <w:rPr>
          <w:rFonts w:ascii="Arial" w:hAnsi="Arial" w:cs="Arial"/>
          <w:sz w:val="22"/>
          <w:szCs w:val="22"/>
        </w:rPr>
        <w:t xml:space="preserve"> developed a new national dataset of hourly county-level power outage exposure</w:t>
      </w:r>
      <w:r w:rsidR="007C3606" w:rsidRPr="00BC7831">
        <w:rPr>
          <w:rFonts w:ascii="Arial" w:hAnsi="Arial" w:cs="Arial"/>
          <w:sz w:val="22"/>
          <w:szCs w:val="22"/>
        </w:rPr>
        <w:t xml:space="preserve">, and used these </w:t>
      </w:r>
      <w:r w:rsidR="00E83083" w:rsidRPr="00BC7831">
        <w:rPr>
          <w:rFonts w:ascii="Arial" w:hAnsi="Arial" w:cs="Arial"/>
          <w:sz w:val="22"/>
          <w:szCs w:val="22"/>
        </w:rPr>
        <w:t>data to identify county-days exposed to 8+ hour power outages</w:t>
      </w:r>
      <w:r w:rsidR="0037241A" w:rsidRPr="00BC7831">
        <w:rPr>
          <w:rFonts w:ascii="Arial" w:hAnsi="Arial" w:cs="Arial"/>
          <w:sz w:val="22"/>
          <w:szCs w:val="22"/>
        </w:rPr>
        <w:t xml:space="preserve"> in 2018.</w:t>
      </w:r>
      <w:r w:rsidR="0073620C" w:rsidRPr="00BC7831">
        <w:rPr>
          <w:rFonts w:ascii="Arial" w:hAnsi="Arial" w:cs="Arial"/>
          <w:sz w:val="22"/>
          <w:szCs w:val="22"/>
        </w:rPr>
        <w:t xml:space="preserve"> </w:t>
      </w:r>
      <w:r w:rsidR="005865DA" w:rsidRPr="00BC7831">
        <w:rPr>
          <w:rFonts w:ascii="Arial" w:hAnsi="Arial" w:cs="Arial"/>
          <w:sz w:val="22"/>
          <w:szCs w:val="22"/>
        </w:rPr>
        <w:t>We used</w:t>
      </w:r>
      <w:r w:rsidR="000F1A97" w:rsidRPr="00BC7831">
        <w:rPr>
          <w:rFonts w:ascii="Arial" w:hAnsi="Arial" w:cs="Arial"/>
          <w:sz w:val="22"/>
          <w:szCs w:val="22"/>
        </w:rPr>
        <w:t xml:space="preserve"> </w:t>
      </w:r>
      <w:r w:rsidR="00A7071C" w:rsidRPr="00BC7831">
        <w:rPr>
          <w:rFonts w:ascii="Arial" w:hAnsi="Arial" w:cs="Arial"/>
          <w:sz w:val="22"/>
          <w:szCs w:val="22"/>
        </w:rPr>
        <w:t xml:space="preserve">emergency </w:t>
      </w:r>
      <w:r w:rsidR="000F1A97" w:rsidRPr="00BC7831">
        <w:rPr>
          <w:rFonts w:ascii="Arial" w:hAnsi="Arial" w:cs="Arial"/>
          <w:sz w:val="22"/>
          <w:szCs w:val="22"/>
        </w:rPr>
        <w:t>hospitalizations</w:t>
      </w:r>
      <w:r w:rsidR="00947345" w:rsidRPr="00BC7831">
        <w:rPr>
          <w:rFonts w:ascii="Arial" w:hAnsi="Arial" w:cs="Arial"/>
          <w:sz w:val="22"/>
          <w:szCs w:val="22"/>
        </w:rPr>
        <w:t xml:space="preserve"> with cause</w:t>
      </w:r>
      <w:r w:rsidR="000F1A97" w:rsidRPr="00BC7831">
        <w:rPr>
          <w:rFonts w:ascii="Arial" w:hAnsi="Arial" w:cs="Arial"/>
          <w:sz w:val="22"/>
          <w:szCs w:val="22"/>
        </w:rPr>
        <w:t xml:space="preserve"> </w:t>
      </w:r>
      <w:r w:rsidR="005865DA" w:rsidRPr="00BC7831">
        <w:rPr>
          <w:rFonts w:ascii="Arial" w:hAnsi="Arial" w:cs="Arial"/>
          <w:sz w:val="22"/>
          <w:szCs w:val="22"/>
        </w:rPr>
        <w:t>f</w:t>
      </w:r>
      <w:r w:rsidR="00561A1A" w:rsidRPr="00BC7831">
        <w:rPr>
          <w:rFonts w:ascii="Arial" w:hAnsi="Arial" w:cs="Arial"/>
          <w:sz w:val="22"/>
          <w:szCs w:val="22"/>
        </w:rPr>
        <w:t>or</w:t>
      </w:r>
      <w:r w:rsidR="005865DA" w:rsidRPr="00BC7831">
        <w:rPr>
          <w:rFonts w:ascii="Arial" w:hAnsi="Arial" w:cs="Arial"/>
          <w:sz w:val="22"/>
          <w:szCs w:val="22"/>
        </w:rPr>
        <w:t xml:space="preserve"> 23 million Medicare fee-for-</w:t>
      </w:r>
      <w:r w:rsidR="000F1A97" w:rsidRPr="00BC7831">
        <w:rPr>
          <w:rFonts w:ascii="Arial" w:hAnsi="Arial" w:cs="Arial"/>
          <w:sz w:val="22"/>
          <w:szCs w:val="22"/>
        </w:rPr>
        <w:t>service</w:t>
      </w:r>
      <w:r w:rsidR="005865DA" w:rsidRPr="00BC7831">
        <w:rPr>
          <w:rFonts w:ascii="Arial" w:hAnsi="Arial" w:cs="Arial"/>
          <w:sz w:val="22"/>
          <w:szCs w:val="22"/>
        </w:rPr>
        <w:t xml:space="preserve"> beneficiaries 65+ </w:t>
      </w:r>
      <w:r w:rsidR="00753083" w:rsidRPr="00BC7831">
        <w:rPr>
          <w:rFonts w:ascii="Arial" w:hAnsi="Arial" w:cs="Arial"/>
          <w:sz w:val="22"/>
          <w:szCs w:val="22"/>
        </w:rPr>
        <w:t xml:space="preserve">to produce </w:t>
      </w:r>
      <w:r w:rsidR="000119A9" w:rsidRPr="00BC7831">
        <w:rPr>
          <w:rFonts w:ascii="Arial" w:hAnsi="Arial" w:cs="Arial"/>
          <w:sz w:val="22"/>
          <w:szCs w:val="22"/>
        </w:rPr>
        <w:t xml:space="preserve">daily </w:t>
      </w:r>
      <w:r w:rsidR="00753083" w:rsidRPr="00BC7831">
        <w:rPr>
          <w:rFonts w:ascii="Arial" w:hAnsi="Arial" w:cs="Arial"/>
          <w:sz w:val="22"/>
          <w:szCs w:val="22"/>
        </w:rPr>
        <w:t xml:space="preserve">county-level </w:t>
      </w:r>
      <w:r w:rsidR="00873529" w:rsidRPr="00BC7831">
        <w:rPr>
          <w:rFonts w:ascii="Arial" w:hAnsi="Arial" w:cs="Arial"/>
          <w:sz w:val="22"/>
          <w:szCs w:val="22"/>
        </w:rPr>
        <w:t>rates</w:t>
      </w:r>
      <w:r w:rsidR="00753083" w:rsidRPr="00BC7831">
        <w:rPr>
          <w:rFonts w:ascii="Arial" w:hAnsi="Arial" w:cs="Arial"/>
          <w:sz w:val="22"/>
          <w:szCs w:val="22"/>
        </w:rPr>
        <w:t xml:space="preserve"> of cardiovascular and respiratory-related </w:t>
      </w:r>
      <w:r w:rsidR="00CE0031" w:rsidRPr="00BC7831">
        <w:rPr>
          <w:rFonts w:ascii="Arial" w:hAnsi="Arial" w:cs="Arial"/>
          <w:sz w:val="22"/>
          <w:szCs w:val="22"/>
        </w:rPr>
        <w:t>hospitalizations</w:t>
      </w:r>
      <w:r w:rsidR="00766EEF" w:rsidRPr="00BC7831">
        <w:rPr>
          <w:rFonts w:ascii="Arial" w:hAnsi="Arial" w:cs="Arial"/>
          <w:sz w:val="22"/>
          <w:szCs w:val="22"/>
        </w:rPr>
        <w:t xml:space="preserve">. </w:t>
      </w:r>
      <w:r w:rsidR="00586F39" w:rsidRPr="00BC7831">
        <w:rPr>
          <w:rFonts w:ascii="Arial" w:hAnsi="Arial" w:cs="Arial"/>
          <w:sz w:val="22"/>
          <w:szCs w:val="22"/>
        </w:rPr>
        <w:t xml:space="preserve">We used a case-crossover design </w:t>
      </w:r>
      <w:r w:rsidR="00BD30F2" w:rsidRPr="00BC7831">
        <w:rPr>
          <w:rFonts w:ascii="Arial" w:hAnsi="Arial" w:cs="Arial"/>
          <w:sz w:val="22"/>
          <w:szCs w:val="22"/>
        </w:rPr>
        <w:t xml:space="preserve">with a conditional Poisson model </w:t>
      </w:r>
      <w:r w:rsidR="00586F39" w:rsidRPr="00BC7831">
        <w:rPr>
          <w:rFonts w:ascii="Arial" w:hAnsi="Arial" w:cs="Arial"/>
          <w:sz w:val="22"/>
          <w:szCs w:val="22"/>
        </w:rPr>
        <w:t>to</w:t>
      </w:r>
      <w:r w:rsidR="004D3487" w:rsidRPr="00BC7831">
        <w:rPr>
          <w:rFonts w:ascii="Arial" w:hAnsi="Arial" w:cs="Arial"/>
          <w:sz w:val="22"/>
          <w:szCs w:val="22"/>
        </w:rPr>
        <w:t xml:space="preserve"> measure the association between </w:t>
      </w:r>
      <w:r w:rsidR="00081084" w:rsidRPr="00BC7831">
        <w:rPr>
          <w:rFonts w:ascii="Arial" w:hAnsi="Arial" w:cs="Arial"/>
          <w:sz w:val="22"/>
          <w:szCs w:val="22"/>
        </w:rPr>
        <w:t xml:space="preserve">daily </w:t>
      </w:r>
      <w:r w:rsidR="00C143B5" w:rsidRPr="00BC7831">
        <w:rPr>
          <w:rFonts w:ascii="Arial" w:hAnsi="Arial" w:cs="Arial"/>
          <w:sz w:val="22"/>
          <w:szCs w:val="22"/>
        </w:rPr>
        <w:t xml:space="preserve">county-level </w:t>
      </w:r>
      <w:r w:rsidR="004D3487" w:rsidRPr="00BC7831">
        <w:rPr>
          <w:rFonts w:ascii="Arial" w:hAnsi="Arial" w:cs="Arial"/>
          <w:sz w:val="22"/>
          <w:szCs w:val="22"/>
        </w:rPr>
        <w:t xml:space="preserve">power outage exposure and </w:t>
      </w:r>
      <w:r w:rsidR="00EA66B9" w:rsidRPr="00BC7831">
        <w:rPr>
          <w:rFonts w:ascii="Arial" w:hAnsi="Arial" w:cs="Arial"/>
          <w:sz w:val="22"/>
          <w:szCs w:val="22"/>
        </w:rPr>
        <w:t xml:space="preserve">cardiovascular and respiratory </w:t>
      </w:r>
      <w:r w:rsidR="004D3487" w:rsidRPr="00BC7831">
        <w:rPr>
          <w:rFonts w:ascii="Arial" w:hAnsi="Arial" w:cs="Arial"/>
          <w:sz w:val="22"/>
          <w:szCs w:val="22"/>
        </w:rPr>
        <w:t>hospitalization rates</w:t>
      </w:r>
      <w:r w:rsidR="00EA66B9" w:rsidRPr="00BC7831">
        <w:rPr>
          <w:rFonts w:ascii="Arial" w:hAnsi="Arial" w:cs="Arial"/>
          <w:sz w:val="22"/>
          <w:szCs w:val="22"/>
        </w:rPr>
        <w:t xml:space="preserve"> separately</w:t>
      </w:r>
      <w:r w:rsidR="0044463D" w:rsidRPr="00BC7831">
        <w:rPr>
          <w:rFonts w:ascii="Arial" w:hAnsi="Arial" w:cs="Arial"/>
          <w:sz w:val="22"/>
          <w:szCs w:val="22"/>
        </w:rPr>
        <w:t xml:space="preserve">, </w:t>
      </w:r>
      <w:r w:rsidR="006275FA" w:rsidRPr="00BC7831">
        <w:rPr>
          <w:rFonts w:ascii="Arial" w:hAnsi="Arial" w:cs="Arial"/>
          <w:sz w:val="22"/>
          <w:szCs w:val="22"/>
        </w:rPr>
        <w:t xml:space="preserve">and </w:t>
      </w:r>
      <w:r w:rsidR="0044463D" w:rsidRPr="00BC7831">
        <w:rPr>
          <w:rFonts w:ascii="Arial" w:hAnsi="Arial" w:cs="Arial"/>
          <w:sz w:val="22"/>
          <w:szCs w:val="22"/>
        </w:rPr>
        <w:t>controll</w:t>
      </w:r>
      <w:r w:rsidR="006275FA" w:rsidRPr="00BC7831">
        <w:rPr>
          <w:rFonts w:ascii="Arial" w:hAnsi="Arial" w:cs="Arial"/>
          <w:sz w:val="22"/>
          <w:szCs w:val="22"/>
        </w:rPr>
        <w:t xml:space="preserve">ed </w:t>
      </w:r>
      <w:r w:rsidR="0044463D" w:rsidRPr="00BC7831">
        <w:rPr>
          <w:rFonts w:ascii="Arial" w:hAnsi="Arial" w:cs="Arial"/>
          <w:sz w:val="22"/>
          <w:szCs w:val="22"/>
        </w:rPr>
        <w:t>for temperature, precipitation, and wind speed</w:t>
      </w:r>
      <w:r w:rsidR="00694B19" w:rsidRPr="00BC7831">
        <w:rPr>
          <w:rFonts w:ascii="Arial" w:hAnsi="Arial" w:cs="Arial"/>
          <w:sz w:val="22"/>
          <w:szCs w:val="22"/>
        </w:rPr>
        <w:t>, and included lag terms</w:t>
      </w:r>
      <w:r w:rsidR="0044463D" w:rsidRPr="00BC7831">
        <w:rPr>
          <w:rFonts w:ascii="Arial" w:hAnsi="Arial" w:cs="Arial"/>
          <w:sz w:val="22"/>
          <w:szCs w:val="22"/>
        </w:rPr>
        <w:t xml:space="preserve">. </w:t>
      </w:r>
      <w:r w:rsidR="00EA66B9" w:rsidRPr="00BC7831">
        <w:rPr>
          <w:rFonts w:ascii="Arial" w:hAnsi="Arial" w:cs="Arial"/>
          <w:sz w:val="22"/>
          <w:szCs w:val="22"/>
        </w:rPr>
        <w:t xml:space="preserve"> </w:t>
      </w:r>
    </w:p>
    <w:p w14:paraId="54D69E77" w14:textId="77777777" w:rsidR="00D755A9" w:rsidRPr="00BC7831" w:rsidRDefault="00D755A9" w:rsidP="00E95A23">
      <w:pPr>
        <w:rPr>
          <w:rFonts w:ascii="Arial" w:hAnsi="Arial" w:cs="Arial"/>
          <w:sz w:val="22"/>
          <w:szCs w:val="22"/>
        </w:rPr>
      </w:pPr>
    </w:p>
    <w:p w14:paraId="3E168B0F" w14:textId="6C6FD7F7" w:rsidR="009F78C4" w:rsidRPr="00BC7831" w:rsidRDefault="009F78C4" w:rsidP="00E95A23">
      <w:pPr>
        <w:rPr>
          <w:rFonts w:ascii="Arial" w:hAnsi="Arial" w:cs="Arial"/>
          <w:sz w:val="22"/>
          <w:szCs w:val="22"/>
        </w:rPr>
      </w:pPr>
      <w:r w:rsidRPr="00BC7831">
        <w:rPr>
          <w:rFonts w:ascii="Arial" w:hAnsi="Arial" w:cs="Arial"/>
          <w:b/>
          <w:bCs/>
          <w:sz w:val="22"/>
          <w:szCs w:val="22"/>
        </w:rPr>
        <w:t>Results</w:t>
      </w:r>
      <w:r w:rsidR="00A3152B" w:rsidRPr="00BC7831">
        <w:rPr>
          <w:rFonts w:ascii="Arial" w:hAnsi="Arial" w:cs="Arial"/>
          <w:sz w:val="22"/>
          <w:szCs w:val="22"/>
        </w:rPr>
        <w:t>:</w:t>
      </w:r>
      <w:r w:rsidR="000772EB" w:rsidRPr="00BC7831">
        <w:rPr>
          <w:rFonts w:ascii="Arial" w:hAnsi="Arial" w:cs="Arial"/>
          <w:sz w:val="22"/>
          <w:szCs w:val="22"/>
        </w:rPr>
        <w:t xml:space="preserve"> </w:t>
      </w:r>
      <w:r w:rsidR="00B5334E" w:rsidRPr="00BC7831">
        <w:rPr>
          <w:rFonts w:ascii="Arial" w:hAnsi="Arial" w:cs="Arial"/>
          <w:sz w:val="22"/>
          <w:szCs w:val="22"/>
        </w:rPr>
        <w:t>P</w:t>
      </w:r>
      <w:r w:rsidR="000772EB" w:rsidRPr="00BC7831">
        <w:rPr>
          <w:rFonts w:ascii="Arial" w:hAnsi="Arial" w:cs="Arial"/>
          <w:sz w:val="22"/>
          <w:szCs w:val="22"/>
        </w:rPr>
        <w:t>ower outages increased both emergency CVD and respiratory hospitalizations. Effects of outage on CVD hospitalizations were largest the day after power outage exposure</w:t>
      </w:r>
      <w:r w:rsidR="00CF7385" w:rsidRPr="00BC7831">
        <w:rPr>
          <w:rFonts w:ascii="Arial" w:hAnsi="Arial" w:cs="Arial"/>
          <w:sz w:val="22"/>
          <w:szCs w:val="22"/>
        </w:rPr>
        <w:t xml:space="preserve"> </w:t>
      </w:r>
      <w:r w:rsidR="00DA4E3F" w:rsidRPr="00BC7831">
        <w:rPr>
          <w:rFonts w:ascii="Arial" w:hAnsi="Arial" w:cs="Arial"/>
          <w:sz w:val="22"/>
          <w:szCs w:val="22"/>
        </w:rPr>
        <w:t>(</w:t>
      </w:r>
      <w:r w:rsidR="00BF4511" w:rsidRPr="00BC7831">
        <w:rPr>
          <w:rFonts w:ascii="Arial" w:hAnsi="Arial" w:cs="Arial"/>
          <w:sz w:val="22"/>
          <w:szCs w:val="22"/>
        </w:rPr>
        <w:t xml:space="preserve">RR: </w:t>
      </w:r>
      <w:r w:rsidR="00CF7385" w:rsidRPr="00BC7831">
        <w:rPr>
          <w:rFonts w:ascii="Arial" w:hAnsi="Arial" w:cs="Arial"/>
          <w:sz w:val="22"/>
          <w:szCs w:val="22"/>
          <w:highlight w:val="yellow"/>
        </w:rPr>
        <w:t>1.02</w:t>
      </w:r>
      <w:r w:rsidR="00DA4E3F" w:rsidRPr="00BC7831">
        <w:rPr>
          <w:rFonts w:ascii="Arial" w:hAnsi="Arial" w:cs="Arial"/>
          <w:sz w:val="22"/>
          <w:szCs w:val="22"/>
          <w:highlight w:val="yellow"/>
        </w:rPr>
        <w:t xml:space="preserve">; </w:t>
      </w:r>
      <w:r w:rsidR="00CF7385" w:rsidRPr="00BC7831">
        <w:rPr>
          <w:rFonts w:ascii="Arial" w:hAnsi="Arial" w:cs="Arial"/>
          <w:sz w:val="22"/>
          <w:szCs w:val="22"/>
          <w:highlight w:val="yellow"/>
        </w:rPr>
        <w:t>CI: 1.00, 1.01)</w:t>
      </w:r>
      <w:r w:rsidR="00AF2A6A" w:rsidRPr="00BC7831">
        <w:rPr>
          <w:rFonts w:ascii="Arial" w:hAnsi="Arial" w:cs="Arial"/>
          <w:sz w:val="22"/>
          <w:szCs w:val="22"/>
        </w:rPr>
        <w:t xml:space="preserve">. </w:t>
      </w:r>
      <w:r w:rsidR="003E095A" w:rsidRPr="00BC7831">
        <w:rPr>
          <w:rFonts w:ascii="Arial" w:hAnsi="Arial" w:cs="Arial"/>
          <w:sz w:val="22"/>
          <w:szCs w:val="22"/>
        </w:rPr>
        <w:t>Effects</w:t>
      </w:r>
      <w:r w:rsidR="000772EB" w:rsidRPr="00BC7831">
        <w:rPr>
          <w:rFonts w:ascii="Arial" w:hAnsi="Arial" w:cs="Arial"/>
          <w:sz w:val="22"/>
          <w:szCs w:val="22"/>
        </w:rPr>
        <w:t xml:space="preserve"> of outage on respiratory hospitalizations were largest the day of outage exposure</w:t>
      </w:r>
      <w:r w:rsidR="007637C6" w:rsidRPr="00BC7831">
        <w:rPr>
          <w:rFonts w:ascii="Arial" w:hAnsi="Arial" w:cs="Arial"/>
          <w:sz w:val="22"/>
          <w:szCs w:val="22"/>
        </w:rPr>
        <w:t xml:space="preserve"> (</w:t>
      </w:r>
      <w:r w:rsidR="007637C6" w:rsidRPr="00BC7831">
        <w:rPr>
          <w:rFonts w:ascii="Arial" w:hAnsi="Arial" w:cs="Arial"/>
          <w:sz w:val="22"/>
          <w:szCs w:val="22"/>
          <w:highlight w:val="yellow"/>
        </w:rPr>
        <w:t xml:space="preserve">RR: 1.05, CI: </w:t>
      </w:r>
      <w:proofErr w:type="gramStart"/>
      <w:r w:rsidR="007637C6" w:rsidRPr="00BC7831">
        <w:rPr>
          <w:rFonts w:ascii="Arial" w:hAnsi="Arial" w:cs="Arial"/>
          <w:sz w:val="22"/>
          <w:szCs w:val="22"/>
          <w:highlight w:val="yellow"/>
        </w:rPr>
        <w:t>XXX,XXX</w:t>
      </w:r>
      <w:proofErr w:type="gramEnd"/>
      <w:r w:rsidR="00AF0FF6" w:rsidRPr="00BC7831">
        <w:rPr>
          <w:rFonts w:ascii="Arial" w:hAnsi="Arial" w:cs="Arial"/>
          <w:sz w:val="22"/>
          <w:szCs w:val="22"/>
        </w:rPr>
        <w:t>).</w:t>
      </w:r>
    </w:p>
    <w:p w14:paraId="193C660D" w14:textId="23581E62" w:rsidR="00C5156B" w:rsidRPr="00BC7831" w:rsidRDefault="00C5156B" w:rsidP="004A3AAF">
      <w:pPr>
        <w:rPr>
          <w:rFonts w:ascii="Arial" w:hAnsi="Arial" w:cs="Arial"/>
          <w:sz w:val="22"/>
          <w:szCs w:val="22"/>
        </w:rPr>
      </w:pPr>
    </w:p>
    <w:p w14:paraId="3ABD50FA" w14:textId="42500806" w:rsidR="009F78C4" w:rsidRPr="00BC7831" w:rsidRDefault="009F78C4" w:rsidP="00E95A23">
      <w:pPr>
        <w:rPr>
          <w:rFonts w:ascii="Arial" w:hAnsi="Arial" w:cs="Arial"/>
          <w:sz w:val="22"/>
          <w:szCs w:val="22"/>
        </w:rPr>
      </w:pPr>
      <w:r w:rsidRPr="00BC7831">
        <w:rPr>
          <w:rFonts w:ascii="Arial" w:hAnsi="Arial" w:cs="Arial"/>
          <w:b/>
          <w:bCs/>
          <w:sz w:val="22"/>
          <w:szCs w:val="22"/>
        </w:rPr>
        <w:t>Conclusion</w:t>
      </w:r>
      <w:r w:rsidR="00803045" w:rsidRPr="00BC7831">
        <w:rPr>
          <w:rFonts w:ascii="Arial" w:hAnsi="Arial" w:cs="Arial"/>
          <w:sz w:val="22"/>
          <w:szCs w:val="22"/>
        </w:rPr>
        <w:t xml:space="preserve">: </w:t>
      </w:r>
      <w:r w:rsidR="00A8167F" w:rsidRPr="00BC7831">
        <w:rPr>
          <w:rFonts w:ascii="Arial" w:hAnsi="Arial" w:cs="Arial"/>
          <w:sz w:val="22"/>
          <w:szCs w:val="22"/>
        </w:rPr>
        <w:t xml:space="preserve">Power outages likely cause CVD and respiratory </w:t>
      </w:r>
      <w:r w:rsidR="009F708F" w:rsidRPr="00BC7831">
        <w:rPr>
          <w:rFonts w:ascii="Arial" w:hAnsi="Arial" w:cs="Arial"/>
          <w:sz w:val="22"/>
          <w:szCs w:val="22"/>
        </w:rPr>
        <w:t>hospitalizations</w:t>
      </w:r>
      <w:r w:rsidR="00A8167F" w:rsidRPr="00BC7831">
        <w:rPr>
          <w:rFonts w:ascii="Arial" w:hAnsi="Arial" w:cs="Arial"/>
          <w:sz w:val="22"/>
          <w:szCs w:val="22"/>
        </w:rPr>
        <w:t xml:space="preserve"> among older adults. </w:t>
      </w:r>
      <w:r w:rsidR="00803045" w:rsidRPr="00BC7831">
        <w:rPr>
          <w:rFonts w:ascii="Arial" w:hAnsi="Arial" w:cs="Arial"/>
          <w:sz w:val="22"/>
          <w:szCs w:val="22"/>
        </w:rPr>
        <w:t>Improving electricity reliability could improve community health and protect older adults from CVD and respiratory disease exacerbations</w:t>
      </w:r>
      <w:r w:rsidR="00107B4A" w:rsidRPr="00BC7831">
        <w:rPr>
          <w:rFonts w:ascii="Arial" w:hAnsi="Arial" w:cs="Arial"/>
          <w:sz w:val="22"/>
          <w:szCs w:val="22"/>
        </w:rPr>
        <w:t xml:space="preserve"> from power outage</w:t>
      </w:r>
      <w:r w:rsidR="00803045" w:rsidRPr="00BC7831">
        <w:rPr>
          <w:rFonts w:ascii="Arial" w:hAnsi="Arial" w:cs="Arial"/>
          <w:sz w:val="22"/>
          <w:szCs w:val="22"/>
        </w:rPr>
        <w:t xml:space="preserve">. </w:t>
      </w:r>
    </w:p>
    <w:p w14:paraId="7040BEE0" w14:textId="77777777" w:rsidR="009F78C4" w:rsidRPr="00BC7831" w:rsidRDefault="009F78C4" w:rsidP="00E95A23">
      <w:pPr>
        <w:rPr>
          <w:rFonts w:ascii="Arial" w:hAnsi="Arial" w:cs="Arial"/>
          <w:b/>
          <w:bCs/>
        </w:rPr>
      </w:pP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C26E30D" w14:textId="0DEB75F9" w:rsidR="005968B2" w:rsidRPr="00BC7831" w:rsidRDefault="00B01FBB" w:rsidP="00E95A23">
      <w:pPr>
        <w:rPr>
          <w:rFonts w:ascii="Arial" w:hAnsi="Arial" w:cs="Arial"/>
          <w:b/>
          <w:bCs/>
        </w:rPr>
      </w:pPr>
      <w:r w:rsidRPr="00BC7831">
        <w:rPr>
          <w:rFonts w:ascii="Arial" w:hAnsi="Arial" w:cs="Arial"/>
          <w:b/>
          <w:bCs/>
        </w:rPr>
        <w:t>Impact statement:</w:t>
      </w:r>
    </w:p>
    <w:p w14:paraId="780A8B1D" w14:textId="77777777" w:rsidR="00B01FBB" w:rsidRPr="00BC7831" w:rsidRDefault="00B01FBB" w:rsidP="00E95A23">
      <w:pPr>
        <w:rPr>
          <w:rFonts w:ascii="Arial" w:hAnsi="Arial" w:cs="Arial"/>
          <w:b/>
          <w:bCs/>
        </w:rPr>
      </w:pPr>
    </w:p>
    <w:p w14:paraId="7F59A8F5" w14:textId="77777777" w:rsidR="004A30FC" w:rsidRPr="00BC7831" w:rsidRDefault="004A30FC" w:rsidP="00E95A23">
      <w:pPr>
        <w:rPr>
          <w:rFonts w:ascii="Arial" w:hAnsi="Arial" w:cs="Arial"/>
          <w:b/>
          <w:bCs/>
        </w:rPr>
      </w:pP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Pr="00BC7831" w:rsidRDefault="005968B2"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043693D"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352F988" w:rsidR="00425DD8" w:rsidRPr="00BC7831" w:rsidRDefault="00E95A23" w:rsidP="001C6B07">
      <w:pPr>
        <w:spacing w:line="480" w:lineRule="auto"/>
        <w:rPr>
          <w:rFonts w:ascii="Arial" w:hAnsi="Arial" w:cs="Arial"/>
          <w:b/>
          <w:bCs/>
        </w:rPr>
      </w:pPr>
      <w:r w:rsidRPr="00BC7831">
        <w:rPr>
          <w:rFonts w:ascii="Arial" w:hAnsi="Arial" w:cs="Arial"/>
          <w:b/>
          <w:bCs/>
        </w:rPr>
        <w:lastRenderedPageBreak/>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24D71699"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As the climate warms, the incidence and duration of power outages across the US is increasing</w:t>
      </w:r>
      <w:r w:rsidRPr="00BC7831">
        <w:rPr>
          <w:rStyle w:val="EndnoteReference"/>
          <w:rFonts w:ascii="Arial" w:eastAsia="Times New Roman" w:hAnsi="Arial" w:cs="Arial"/>
          <w:kern w:val="0"/>
          <w:sz w:val="22"/>
          <w:szCs w:val="22"/>
          <w14:ligatures w14:val="none"/>
        </w:rPr>
        <w:endnoteReference w:id="1"/>
      </w:r>
      <w:r w:rsidRPr="00BC7831">
        <w:rPr>
          <w:rFonts w:ascii="Arial" w:eastAsia="Times New Roman" w:hAnsi="Arial" w:cs="Arial"/>
          <w:kern w:val="0"/>
          <w:sz w:val="22"/>
          <w:szCs w:val="22"/>
          <w14:ligatures w14:val="none"/>
        </w:rPr>
        <w:t>. US electrical customers experienced an average of 8 hours without power in 2020—the longest duration on record.</w:t>
      </w:r>
      <w:r w:rsidRPr="00BC7831">
        <w:rPr>
          <w:rStyle w:val="EndnoteReference"/>
          <w:rFonts w:ascii="Arial" w:eastAsia="Times New Roman" w:hAnsi="Arial" w:cs="Arial"/>
          <w:kern w:val="0"/>
          <w:sz w:val="22"/>
          <w:szCs w:val="22"/>
          <w14:ligatures w14:val="none"/>
        </w:rPr>
        <w:endnoteReference w:id="2"/>
      </w:r>
      <w:r w:rsidRPr="00BC7831">
        <w:rPr>
          <w:rFonts w:ascii="Arial" w:eastAsia="Times New Roman" w:hAnsi="Arial" w:cs="Arial"/>
          <w:kern w:val="0"/>
          <w:sz w:val="22"/>
          <w:szCs w:val="22"/>
          <w14:ligatures w14:val="none"/>
        </w:rPr>
        <w:t xml:space="preserve"> 40-60% of these outages were caused by severe weather events.</w:t>
      </w:r>
      <w:r w:rsidRPr="00BC7831">
        <w:rPr>
          <w:rStyle w:val="EndnoteReference"/>
          <w:rFonts w:ascii="Arial" w:eastAsia="Times New Roman" w:hAnsi="Arial" w:cs="Arial"/>
          <w:kern w:val="0"/>
          <w:sz w:val="22"/>
          <w:szCs w:val="22"/>
          <w14:ligatures w14:val="none"/>
        </w:rPr>
        <w:endnoteReference w:id="3"/>
      </w:r>
      <w:r w:rsidRPr="00BC7831">
        <w:rPr>
          <w:rFonts w:ascii="Arial" w:eastAsia="Times New Roman" w:hAnsi="Arial" w:cs="Arial"/>
          <w:kern w:val="0"/>
          <w:sz w:val="22"/>
          <w:szCs w:val="22"/>
          <w14:ligatures w14:val="none"/>
        </w:rPr>
        <w:t xml:space="preserve"> Aging electrical grid components, already at risk of failure, were not built to withstand previously rare extreme weather events now common with climate change.</w:t>
      </w:r>
      <w:r w:rsidRPr="00BC7831">
        <w:rPr>
          <w:rStyle w:val="EndnoteReference"/>
          <w:rFonts w:ascii="Arial" w:eastAsia="Times New Roman" w:hAnsi="Arial" w:cs="Arial"/>
          <w:kern w:val="0"/>
          <w:sz w:val="22"/>
          <w:szCs w:val="22"/>
          <w14:ligatures w14:val="none"/>
        </w:rPr>
        <w:endnoteReference w:id="4"/>
      </w:r>
      <w:r w:rsidRPr="00BC7831">
        <w:rPr>
          <w:rFonts w:ascii="Arial" w:eastAsia="Times New Roman" w:hAnsi="Arial" w:cs="Arial"/>
          <w:kern w:val="0"/>
          <w:sz w:val="22"/>
          <w:szCs w:val="22"/>
          <w:vertAlign w:val="superscript"/>
          <w14:ligatures w14:val="none"/>
        </w:rPr>
        <w:t>,</w:t>
      </w:r>
      <w:r w:rsidRPr="00BC7831">
        <w:rPr>
          <w:rStyle w:val="EndnoteReference"/>
          <w:rFonts w:ascii="Arial" w:eastAsia="Times New Roman" w:hAnsi="Arial" w:cs="Arial"/>
          <w:kern w:val="0"/>
          <w:sz w:val="22"/>
          <w:szCs w:val="22"/>
          <w14:ligatures w14:val="none"/>
        </w:rPr>
        <w:endnoteReference w:id="5"/>
      </w:r>
      <w:r w:rsidRPr="00BC7831">
        <w:rPr>
          <w:rFonts w:ascii="Arial" w:eastAsia="Times New Roman" w:hAnsi="Arial" w:cs="Arial"/>
          <w:kern w:val="0"/>
          <w:sz w:val="22"/>
          <w:szCs w:val="22"/>
          <w14:ligatures w14:val="none"/>
        </w:rPr>
        <w:t xml:space="preserve"> Additionally, climate-change induced 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Pr="00BC7831">
        <w:rPr>
          <w:rStyle w:val="EndnoteReference"/>
          <w:rFonts w:ascii="Arial" w:eastAsia="Times New Roman" w:hAnsi="Arial" w:cs="Arial"/>
          <w:kern w:val="0"/>
          <w:sz w:val="22"/>
          <w:szCs w:val="22"/>
          <w14:ligatures w14:val="none"/>
        </w:rPr>
        <w:endnoteReference w:id="6"/>
      </w:r>
      <w:r w:rsidRPr="00BC7831">
        <w:rPr>
          <w:rFonts w:ascii="Arial" w:eastAsia="Times New Roman" w:hAnsi="Arial" w:cs="Arial"/>
          <w:kern w:val="0"/>
          <w:sz w:val="22"/>
          <w:szCs w:val="22"/>
          <w:vertAlign w:val="superscript"/>
          <w14:ligatures w14:val="none"/>
        </w:rPr>
        <w:t>,</w:t>
      </w:r>
      <w:r w:rsidRPr="00BC7831">
        <w:rPr>
          <w:rStyle w:val="EndnoteReference"/>
          <w:rFonts w:ascii="Arial" w:eastAsia="Times New Roman" w:hAnsi="Arial" w:cs="Arial"/>
          <w:kern w:val="0"/>
          <w:sz w:val="22"/>
          <w:szCs w:val="22"/>
          <w14:ligatures w14:val="none"/>
        </w:rPr>
        <w:endnoteReference w:id="7"/>
      </w:r>
      <w:r w:rsidRPr="00BC7831">
        <w:rPr>
          <w:rFonts w:ascii="Arial" w:eastAsia="Times New Roman" w:hAnsi="Arial" w:cs="Arial"/>
          <w:kern w:val="0"/>
          <w:sz w:val="22"/>
          <w:szCs w:val="22"/>
          <w14:ligatures w14:val="none"/>
        </w:rPr>
        <w:t xml:space="preserve"> </w:t>
      </w:r>
    </w:p>
    <w:p w14:paraId="6500A78C" w14:textId="653E0F42"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Pr="00BC7831">
        <w:rPr>
          <w:rStyle w:val="EndnoteReference"/>
          <w:rFonts w:ascii="Arial" w:hAnsi="Arial" w:cs="Arial"/>
          <w:sz w:val="22"/>
          <w:szCs w:val="22"/>
        </w:rPr>
        <w:endnoteReference w:id="8"/>
      </w:r>
      <w:r w:rsidRPr="00BC7831">
        <w:rPr>
          <w:rFonts w:ascii="Arial" w:hAnsi="Arial" w:cs="Arial"/>
          <w:sz w:val="22"/>
          <w:szCs w:val="22"/>
          <w:vertAlign w:val="superscript"/>
        </w:rPr>
        <w:t>,</w:t>
      </w:r>
      <w:r w:rsidRPr="00BC7831">
        <w:rPr>
          <w:rStyle w:val="EndnoteReference"/>
          <w:rFonts w:ascii="Arial" w:hAnsi="Arial" w:cs="Arial"/>
          <w:sz w:val="22"/>
          <w:szCs w:val="22"/>
        </w:rPr>
        <w:endnoteReference w:id="9"/>
      </w:r>
      <w:r w:rsidRPr="00BC7831">
        <w:rPr>
          <w:rFonts w:ascii="Arial" w:hAnsi="Arial" w:cs="Arial"/>
          <w:sz w:val="22"/>
          <w:szCs w:val="22"/>
        </w:rPr>
        <w:t xml:space="preserve"> Power outages disable air conditioners and heaters, exposing those affected to extreme temperatures.</w:t>
      </w:r>
      <w:r w:rsidRPr="00BC7831">
        <w:rPr>
          <w:rStyle w:val="EndnoteReference"/>
          <w:rFonts w:ascii="Arial" w:hAnsi="Arial" w:cs="Arial"/>
          <w:sz w:val="22"/>
          <w:szCs w:val="22"/>
        </w:rPr>
        <w:endnoteReference w:id="10"/>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 or due to preexisting CVD (70-86% of older adults already have CVD). During power outages, loss of electricity to life-sustaining medical devices like at-home ventilators and oxygen tanks can be life-threatening. 3.5% of older adults use electricity-dependent medical equipment such as ventilators and oxygen tanks at home to treat conditions like COPD. Finally, during longer outages, loss of electricity to refrigerators, elevators, wheelchairs, and water disruptions can result in stress, isolation, dehydration, or injury. On average, older adults have higher rates of other underlying health conditions, increased reliance on mobility devices and elevators, and are more socially isolated than younger adults. Therefore, they may have fewer opportunities to seek out electricity, air conditioning, heat, or water to mitigate the effects of an outage, putting them at higher risk for</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from outage exposure. </w:t>
      </w:r>
    </w:p>
    <w:p w14:paraId="65288B9C" w14:textId="22754F24"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using data from New York State hav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w:t>
      </w:r>
      <w:r w:rsidRPr="00BC7831">
        <w:rPr>
          <w:rFonts w:ascii="Arial" w:hAnsi="Arial" w:cs="Arial"/>
          <w:sz w:val="22"/>
          <w:szCs w:val="22"/>
        </w:rPr>
        <w:lastRenderedPageBreak/>
        <w:t>exposure for all adults.</w:t>
      </w:r>
      <w:r w:rsidRPr="00BC7831">
        <w:rPr>
          <w:rStyle w:val="EndnoteReference"/>
          <w:rFonts w:ascii="Arial" w:hAnsi="Arial" w:cs="Arial"/>
          <w:sz w:val="22"/>
          <w:szCs w:val="22"/>
        </w:rPr>
        <w:endnoteReference w:id="11"/>
      </w:r>
      <w:r w:rsidRPr="00BC7831">
        <w:rPr>
          <w:rFonts w:ascii="Arial" w:hAnsi="Arial" w:cs="Arial"/>
          <w:sz w:val="22"/>
          <w:szCs w:val="22"/>
          <w:vertAlign w:val="superscript"/>
        </w:rPr>
        <w:t>,</w:t>
      </w:r>
      <w:r w:rsidRPr="00BC7831">
        <w:rPr>
          <w:rStyle w:val="EndnoteReference"/>
          <w:rFonts w:ascii="Arial" w:hAnsi="Arial" w:cs="Arial"/>
          <w:sz w:val="22"/>
          <w:szCs w:val="22"/>
        </w:rPr>
        <w:endnoteReference w:id="12"/>
      </w:r>
      <w:r w:rsidRPr="00BC7831">
        <w:rPr>
          <w:rFonts w:ascii="Arial" w:hAnsi="Arial" w:cs="Arial"/>
          <w:sz w:val="22"/>
          <w:szCs w:val="22"/>
          <w:vertAlign w:val="superscript"/>
        </w:rPr>
        <w:t>,</w:t>
      </w:r>
      <w:r w:rsidRPr="00BC7831">
        <w:rPr>
          <w:rStyle w:val="EndnoteReference"/>
          <w:rFonts w:ascii="Arial" w:hAnsi="Arial" w:cs="Arial"/>
          <w:sz w:val="22"/>
          <w:szCs w:val="22"/>
        </w:rPr>
        <w:endnoteReference w:id="13"/>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hen outdoor temperatures are extreme, and for older adults (65+). However, further research on power outage exposure and health has been limited by exposure data availability. Population-level datasets of power outage exposure beyond New York State have only recently become available. </w:t>
      </w:r>
      <w:r w:rsidR="008C7C3A" w:rsidRPr="00BC7831">
        <w:rPr>
          <w:rFonts w:ascii="Arial" w:hAnsi="Arial" w:cs="Arial"/>
          <w:sz w:val="22"/>
          <w:szCs w:val="22"/>
        </w:rPr>
        <w:t xml:space="preserve">Most </w:t>
      </w:r>
      <w:r w:rsidRPr="00BC7831">
        <w:rPr>
          <w:rFonts w:ascii="Arial" w:hAnsi="Arial" w:cs="Arial"/>
          <w:sz w:val="22"/>
          <w:szCs w:val="22"/>
        </w:rPr>
        <w:t>studies of outage and health</w:t>
      </w:r>
      <w:r w:rsidR="00AC2FE9" w:rsidRPr="00BC7831">
        <w:rPr>
          <w:rFonts w:ascii="Arial" w:hAnsi="Arial" w:cs="Arial"/>
          <w:sz w:val="22"/>
          <w:szCs w:val="22"/>
        </w:rPr>
        <w:t xml:space="preserve"> outside of New York</w:t>
      </w:r>
      <w:r w:rsidRPr="00BC7831">
        <w:rPr>
          <w:rFonts w:ascii="Arial" w:hAnsi="Arial" w:cs="Arial"/>
          <w:sz w:val="22"/>
          <w:szCs w:val="22"/>
        </w:rPr>
        <w:t xml:space="preserve"> use large-scale events such as single hurricanes or other disasters that disrupted power as a surrogate for the timing of power outage exposure in specific locations. These studies consider everyone in a city or county exposed to the power outage in the hours, days, or weeks following the index event. </w:t>
      </w:r>
      <w:proofErr w:type="gramStart"/>
      <w:r w:rsidR="00073696" w:rsidRPr="00BC7831">
        <w:rPr>
          <w:rFonts w:ascii="Arial" w:hAnsi="Arial" w:cs="Arial"/>
          <w:sz w:val="22"/>
          <w:szCs w:val="22"/>
        </w:rPr>
        <w:t>This studies</w:t>
      </w:r>
      <w:proofErr w:type="gramEnd"/>
      <w:r w:rsidR="00073696" w:rsidRPr="00BC7831">
        <w:rPr>
          <w:rFonts w:ascii="Arial" w:hAnsi="Arial" w:cs="Arial"/>
          <w:sz w:val="22"/>
          <w:szCs w:val="22"/>
        </w:rPr>
        <w:t xml:space="preserve"> cannot</w:t>
      </w:r>
      <w:r w:rsidRPr="00BC7831">
        <w:rPr>
          <w:rFonts w:ascii="Arial" w:hAnsi="Arial" w:cs="Arial"/>
          <w:sz w:val="22"/>
          <w:szCs w:val="22"/>
        </w:rPr>
        <w:t xml:space="preserve"> disentangle health effects of outage from health effects of the disaster. Though power outages often occur with severe weather, most power outages do not occur during large disasters. As outages become more common with climate change, understanding the downstream health effects of power outage alone can inform prevention efforts.</w:t>
      </w:r>
    </w:p>
    <w:p w14:paraId="5F80D323" w14:textId="77777777"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In our preliminary work, we assembled the first nationwide dataset describing hourly county-level power outage exposure from 2018-2020, based on data from poweroutages.us. In this paper, we leverage these data together with Medicare hospitalization data to describe the relationship between daily county-level power outage exposure and daily cardiovascular and respiratory hospitalization rates in older adults 65+ in the US nationwide. We also conduct secondary analyses examining effect modification of the effect of power outage on hospitalization rates by age, sex, poverty, and electricity-dependent durable medical equipment (DME) use. </w:t>
      </w:r>
    </w:p>
    <w:p w14:paraId="2CDFA40E" w14:textId="77777777" w:rsidR="00FA467F" w:rsidRPr="00BC7831" w:rsidRDefault="00FA467F" w:rsidP="001C6B07">
      <w:pPr>
        <w:spacing w:line="480" w:lineRule="auto"/>
        <w:rPr>
          <w:rFonts w:ascii="Arial" w:hAnsi="Arial" w:cs="Arial"/>
          <w:sz w:val="22"/>
          <w:szCs w:val="22"/>
        </w:rPr>
      </w:pPr>
    </w:p>
    <w:p w14:paraId="6A34B164" w14:textId="77777777" w:rsidR="004A5C6E" w:rsidRPr="00BC7831" w:rsidRDefault="004A5C6E" w:rsidP="001C6B07">
      <w:pPr>
        <w:spacing w:line="480" w:lineRule="auto"/>
        <w:rPr>
          <w:rFonts w:ascii="Arial" w:hAnsi="Arial" w:cs="Arial"/>
          <w:sz w:val="22"/>
          <w:szCs w:val="22"/>
        </w:rPr>
      </w:pPr>
    </w:p>
    <w:p w14:paraId="098F5A6D" w14:textId="77777777" w:rsidR="00DD3B92" w:rsidRPr="00BC7831" w:rsidRDefault="00DD3B92" w:rsidP="001C6B07">
      <w:pPr>
        <w:spacing w:line="480" w:lineRule="auto"/>
        <w:rPr>
          <w:rFonts w:ascii="Arial" w:hAnsi="Arial" w:cs="Arial"/>
          <w:sz w:val="22"/>
          <w:szCs w:val="22"/>
        </w:rPr>
      </w:pPr>
    </w:p>
    <w:p w14:paraId="3FC986E5" w14:textId="77777777" w:rsidR="00DD3B92" w:rsidRPr="00BC7831" w:rsidRDefault="00DD3B92" w:rsidP="001C6B07">
      <w:pPr>
        <w:spacing w:line="480" w:lineRule="auto"/>
        <w:rPr>
          <w:rFonts w:ascii="Arial" w:hAnsi="Arial" w:cs="Arial"/>
          <w:sz w:val="22"/>
          <w:szCs w:val="22"/>
        </w:rPr>
      </w:pPr>
    </w:p>
    <w:p w14:paraId="53087616" w14:textId="77777777" w:rsidR="00DD3B92" w:rsidRPr="00BC7831" w:rsidRDefault="00DD3B92" w:rsidP="001C6B07">
      <w:pPr>
        <w:spacing w:line="480" w:lineRule="auto"/>
        <w:rPr>
          <w:rFonts w:ascii="Arial" w:hAnsi="Arial" w:cs="Arial"/>
          <w:sz w:val="22"/>
          <w:szCs w:val="22"/>
        </w:rPr>
      </w:pPr>
    </w:p>
    <w:p w14:paraId="6B28821D" w14:textId="77777777" w:rsidR="001C6B07" w:rsidRPr="00BC7831" w:rsidRDefault="001C6B07" w:rsidP="001C6B07">
      <w:pPr>
        <w:spacing w:line="480" w:lineRule="auto"/>
        <w:rPr>
          <w:rFonts w:ascii="Arial" w:hAnsi="Arial" w:cs="Arial"/>
          <w:sz w:val="22"/>
          <w:szCs w:val="22"/>
        </w:rPr>
      </w:pPr>
    </w:p>
    <w:p w14:paraId="1AA58401" w14:textId="77777777" w:rsidR="00E95A23" w:rsidRPr="00BC7831" w:rsidRDefault="00683192" w:rsidP="001C6B07">
      <w:pPr>
        <w:spacing w:line="480" w:lineRule="auto"/>
        <w:rPr>
          <w:rFonts w:ascii="Arial" w:hAnsi="Arial" w:cs="Arial"/>
          <w:b/>
          <w:bCs/>
        </w:rPr>
      </w:pPr>
      <w:r w:rsidRPr="00BC7831">
        <w:rPr>
          <w:rFonts w:ascii="Arial" w:hAnsi="Arial" w:cs="Arial"/>
          <w:b/>
          <w:bCs/>
        </w:rPr>
        <w:lastRenderedPageBreak/>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086FCF4B"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Our study population included all fee-for-service Medicare enrollees ag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From the Medi</w:t>
      </w:r>
      <w:r w:rsidR="00D80B74" w:rsidRPr="00BC7831">
        <w:rPr>
          <w:rFonts w:ascii="Arial" w:hAnsi="Arial" w:cs="Arial"/>
          <w:sz w:val="22"/>
          <w:szCs w:val="22"/>
        </w:rPr>
        <w:t>c</w:t>
      </w:r>
      <w:r w:rsidR="00315FEE" w:rsidRPr="00BC7831">
        <w:rPr>
          <w:rFonts w:ascii="Arial" w:hAnsi="Arial" w:cs="Arial"/>
          <w:sz w:val="22"/>
          <w:szCs w:val="22"/>
        </w:rPr>
        <w:t>are enrollee record file, we obtained age, sex, county, and state of residence for all enrollees.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enrollees.</w:t>
      </w:r>
    </w:p>
    <w:p w14:paraId="72349902" w14:textId="34E37ED3"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476EE1" w:rsidRPr="00BC7831">
        <w:rPr>
          <w:rFonts w:ascii="Arial" w:hAnsi="Arial" w:cs="Arial"/>
          <w:sz w:val="22"/>
          <w:szCs w:val="22"/>
        </w:rPr>
        <w:t xml:space="preserve"> (</w:t>
      </w:r>
      <w:r w:rsidR="008376DD" w:rsidRPr="00BC7831">
        <w:rPr>
          <w:rFonts w:ascii="Arial" w:hAnsi="Arial" w:cs="Arial"/>
          <w:sz w:val="22"/>
          <w:szCs w:val="22"/>
        </w:rPr>
        <w:t>ICD-10</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7589818F"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enrollees’ county of residence, we tabulated the number of Medicare enrollees </w:t>
      </w:r>
      <w:r w:rsidR="008C51E0" w:rsidRPr="00BC7831">
        <w:rPr>
          <w:rFonts w:ascii="Arial" w:hAnsi="Arial" w:cs="Arial"/>
          <w:sz w:val="22"/>
          <w:szCs w:val="22"/>
        </w:rPr>
        <w:t>for all US counties in all US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 county of </w:t>
      </w:r>
      <w:r w:rsidR="00453777" w:rsidRPr="00BC7831">
        <w:rPr>
          <w:rFonts w:ascii="Arial" w:hAnsi="Arial" w:cs="Arial"/>
          <w:sz w:val="22"/>
          <w:szCs w:val="22"/>
        </w:rPr>
        <w:t>residence</w:t>
      </w:r>
      <w:r w:rsidR="0091054F" w:rsidRPr="00BC7831">
        <w:rPr>
          <w:rFonts w:ascii="Arial" w:hAnsi="Arial" w:cs="Arial"/>
          <w:sz w:val="22"/>
          <w:szCs w:val="22"/>
        </w:rPr>
        <w:t xml:space="preserve"> on the </w:t>
      </w:r>
      <w:r w:rsidR="00453777" w:rsidRPr="00BC7831">
        <w:rPr>
          <w:rFonts w:ascii="Arial" w:hAnsi="Arial" w:cs="Arial"/>
          <w:sz w:val="22"/>
          <w:szCs w:val="22"/>
        </w:rPr>
        <w:t>hospitalized</w:t>
      </w:r>
      <w:r w:rsidR="0091054F" w:rsidRPr="00BC7831">
        <w:rPr>
          <w:rFonts w:ascii="Arial" w:hAnsi="Arial" w:cs="Arial"/>
          <w:sz w:val="22"/>
          <w:szCs w:val="22"/>
        </w:rPr>
        <w:t xml:space="preserve"> beneficiary</w:t>
      </w:r>
      <w:r w:rsidR="00AE3685" w:rsidRPr="00BC7831">
        <w:rPr>
          <w:rFonts w:ascii="Arial" w:hAnsi="Arial" w:cs="Arial"/>
          <w:sz w:val="22"/>
          <w:szCs w:val="22"/>
        </w:rPr>
        <w:t>. We identified hospitalizations as CVD or respiratory</w:t>
      </w:r>
      <w:r w:rsidR="00A8529D" w:rsidRPr="00BC7831">
        <w:rPr>
          <w:rFonts w:ascii="Arial" w:hAnsi="Arial" w:cs="Arial"/>
          <w:sz w:val="22"/>
          <w:szCs w:val="22"/>
        </w:rPr>
        <w:t>-</w:t>
      </w:r>
      <w:r w:rsidR="00AE3685" w:rsidRPr="00BC7831">
        <w:rPr>
          <w:rFonts w:ascii="Arial" w:hAnsi="Arial" w:cs="Arial"/>
          <w:sz w:val="22"/>
          <w:szCs w:val="22"/>
        </w:rPr>
        <w:t>related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ICD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since we </w:t>
      </w:r>
      <w:r w:rsidR="009E2468" w:rsidRPr="00BC7831">
        <w:rPr>
          <w:rFonts w:ascii="Arial" w:hAnsi="Arial" w:cs="Arial"/>
          <w:sz w:val="22"/>
          <w:szCs w:val="22"/>
        </w:rPr>
        <w:t>hypothesized only emergency and urgent hospitalization rates would be impacted by power outages</w:t>
      </w:r>
      <w:r w:rsidR="007E7558" w:rsidRPr="00BC7831">
        <w:rPr>
          <w:rFonts w:ascii="Arial" w:hAnsi="Arial" w:cs="Arial"/>
          <w:sz w:val="22"/>
          <w:szCs w:val="22"/>
        </w:rPr>
        <w:t xml:space="preserve"> and resulting heat, cold, and electricity-dependent medical device disruption</w:t>
      </w:r>
      <w:r w:rsidR="009E2468" w:rsidRPr="00BC7831">
        <w:rPr>
          <w:rFonts w:ascii="Arial" w:hAnsi="Arial" w:cs="Arial"/>
          <w:sz w:val="22"/>
          <w:szCs w:val="22"/>
        </w:rPr>
        <w:t xml:space="preserve"> in the short term. </w:t>
      </w:r>
      <w:r w:rsidR="00EC0BDD" w:rsidRPr="00BC7831">
        <w:rPr>
          <w:rFonts w:ascii="Arial" w:hAnsi="Arial" w:cs="Arial"/>
          <w:sz w:val="22"/>
          <w:szCs w:val="22"/>
        </w:rPr>
        <w:t xml:space="preserve">To identify CVD </w:t>
      </w:r>
      <w:r w:rsidR="000C0E4D" w:rsidRPr="00BC7831">
        <w:rPr>
          <w:rFonts w:ascii="Arial" w:hAnsi="Arial" w:cs="Arial"/>
          <w:sz w:val="22"/>
          <w:szCs w:val="22"/>
        </w:rPr>
        <w:t>hospitalizations</w:t>
      </w:r>
      <w:r w:rsidR="00EC0BDD" w:rsidRPr="00BC7831">
        <w:rPr>
          <w:rFonts w:ascii="Arial" w:hAnsi="Arial" w:cs="Arial"/>
          <w:sz w:val="22"/>
          <w:szCs w:val="22"/>
        </w:rPr>
        <w:t>, we used all codes beginning with I, and for respiratory hospitalizations, all codes beginning with J</w:t>
      </w:r>
      <w:r w:rsidR="00322D34" w:rsidRPr="00BC7831">
        <w:rPr>
          <w:rFonts w:ascii="Arial" w:hAnsi="Arial" w:cs="Arial"/>
          <w:sz w:val="22"/>
          <w:szCs w:val="22"/>
        </w:rPr>
        <w:t xml:space="preserve"> (</w:t>
      </w:r>
      <w:r w:rsidR="00CD108D" w:rsidRPr="00BC7831">
        <w:rPr>
          <w:rFonts w:ascii="Arial" w:hAnsi="Arial" w:cs="Arial"/>
          <w:b/>
          <w:bCs/>
          <w:sz w:val="22"/>
          <w:szCs w:val="22"/>
        </w:rPr>
        <w:t>supplement</w:t>
      </w:r>
      <w:r w:rsidR="008F6DF5" w:rsidRPr="00BC7831">
        <w:rPr>
          <w:rFonts w:ascii="Arial" w:hAnsi="Arial" w:cs="Arial"/>
          <w:b/>
          <w:bCs/>
          <w:sz w:val="22"/>
          <w:szCs w:val="22"/>
        </w:rPr>
        <w:t>al table X</w:t>
      </w:r>
      <w:r w:rsidR="003C3314" w:rsidRPr="00BC7831">
        <w:rPr>
          <w:rFonts w:ascii="Arial" w:hAnsi="Arial" w:cs="Arial"/>
          <w:sz w:val="22"/>
          <w:szCs w:val="22"/>
        </w:rPr>
        <w:t>)</w:t>
      </w:r>
      <w:r w:rsidR="009663EB" w:rsidRPr="00BC7831">
        <w:rPr>
          <w:rFonts w:ascii="Arial" w:hAnsi="Arial" w:cs="Arial"/>
          <w:sz w:val="22"/>
          <w:szCs w:val="22"/>
        </w:rPr>
        <w:t>.</w:t>
      </w:r>
      <w:r w:rsidR="003C3314" w:rsidRPr="00BC7831">
        <w:rPr>
          <w:rFonts w:ascii="Arial" w:hAnsi="Arial" w:cs="Arial"/>
          <w:sz w:val="22"/>
          <w:szCs w:val="22"/>
        </w:rPr>
        <w:t xml:space="preserve"> </w:t>
      </w:r>
    </w:p>
    <w:p w14:paraId="2929644F" w14:textId="0152DFEA"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lastRenderedPageBreak/>
        <w:t>We excluded counties with &lt;</w:t>
      </w:r>
      <w:r w:rsidR="00D130CC" w:rsidRPr="00BC7831">
        <w:rPr>
          <w:rFonts w:ascii="Arial" w:hAnsi="Arial" w:cs="Arial"/>
          <w:sz w:val="22"/>
          <w:szCs w:val="22"/>
        </w:rPr>
        <w:t>=</w:t>
      </w:r>
      <w:r w:rsidRPr="00BC7831">
        <w:rPr>
          <w:rFonts w:ascii="Arial" w:hAnsi="Arial" w:cs="Arial"/>
          <w:sz w:val="22"/>
          <w:szCs w:val="22"/>
        </w:rPr>
        <w:t xml:space="preserve">500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82594A" w:rsidRPr="00BC7831">
        <w:rPr>
          <w:rFonts w:ascii="Arial" w:hAnsi="Arial" w:cs="Arial"/>
          <w:sz w:val="22"/>
          <w:szCs w:val="22"/>
        </w:rPr>
        <w:t>178</w:t>
      </w:r>
      <w:r w:rsidR="00CF7EBC" w:rsidRPr="00BC7831">
        <w:rPr>
          <w:rFonts w:ascii="Arial" w:hAnsi="Arial" w:cs="Arial"/>
          <w:sz w:val="22"/>
          <w:szCs w:val="22"/>
        </w:rPr>
        <w:t xml:space="preserve"> counties had &lt;</w:t>
      </w:r>
      <w:r w:rsidR="00D130CC" w:rsidRPr="00BC7831">
        <w:rPr>
          <w:rFonts w:ascii="Arial" w:hAnsi="Arial" w:cs="Arial"/>
          <w:sz w:val="22"/>
          <w:szCs w:val="22"/>
        </w:rPr>
        <w:t>=</w:t>
      </w:r>
      <w:r w:rsidR="00CF7EBC" w:rsidRPr="00BC7831">
        <w:rPr>
          <w:rFonts w:ascii="Arial" w:hAnsi="Arial" w:cs="Arial"/>
          <w:sz w:val="22"/>
          <w:szCs w:val="22"/>
        </w:rPr>
        <w:t>500 ben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BC7831">
        <w:rPr>
          <w:rFonts w:ascii="Arial" w:hAnsi="Arial" w:cs="Arial"/>
          <w:sz w:val="22"/>
          <w:szCs w:val="22"/>
        </w:rPr>
        <w:t>for</w:t>
      </w:r>
      <w:r w:rsidR="00AD2D0C" w:rsidRPr="00BC7831">
        <w:rPr>
          <w:rFonts w:ascii="Arial" w:hAnsi="Arial" w:cs="Arial"/>
          <w:sz w:val="22"/>
          <w:szCs w:val="22"/>
        </w:rPr>
        <w:t xml:space="preserve"> </w:t>
      </w:r>
      <w:r w:rsidR="002504D7" w:rsidRPr="00BC7831">
        <w:rPr>
          <w:rFonts w:ascii="Arial" w:hAnsi="Arial" w:cs="Arial"/>
          <w:sz w:val="22"/>
          <w:szCs w:val="22"/>
          <w:highlight w:val="yellow"/>
        </w:rPr>
        <w:t xml:space="preserve">n= </w:t>
      </w:r>
      <w:r w:rsidR="0082594A" w:rsidRPr="00BC7831">
        <w:rPr>
          <w:rFonts w:ascii="Arial" w:hAnsi="Arial" w:cs="Arial"/>
          <w:sz w:val="22"/>
          <w:szCs w:val="22"/>
        </w:rPr>
        <w:t>2,964</w:t>
      </w:r>
      <w:r w:rsidR="003929AA" w:rsidRPr="00BC7831">
        <w:rPr>
          <w:rFonts w:ascii="Arial" w:hAnsi="Arial" w:cs="Arial"/>
          <w:sz w:val="22"/>
          <w:szCs w:val="22"/>
          <w:highlight w:val="yellow"/>
        </w:rPr>
        <w:t xml:space="preserve">, </w:t>
      </w:r>
      <w:r w:rsidR="0082594A" w:rsidRPr="00BC7831">
        <w:rPr>
          <w:rFonts w:ascii="Arial" w:hAnsi="Arial" w:cs="Arial"/>
          <w:sz w:val="22"/>
          <w:szCs w:val="22"/>
          <w:highlight w:val="yellow"/>
        </w:rPr>
        <w:t xml:space="preserve">or </w:t>
      </w:r>
      <w:r w:rsidR="000102E3" w:rsidRPr="00BC7831">
        <w:rPr>
          <w:rFonts w:ascii="Arial" w:hAnsi="Arial" w:cs="Arial"/>
          <w:sz w:val="22"/>
          <w:szCs w:val="22"/>
          <w:highlight w:val="yellow"/>
        </w:rPr>
        <w:t>9</w:t>
      </w:r>
      <w:r w:rsidR="0082594A" w:rsidRPr="00BC7831">
        <w:rPr>
          <w:rFonts w:ascii="Arial" w:hAnsi="Arial" w:cs="Arial"/>
          <w:sz w:val="22"/>
          <w:szCs w:val="22"/>
          <w:highlight w:val="yellow"/>
        </w:rPr>
        <w:t>4</w:t>
      </w:r>
      <w:r w:rsidR="003929AA" w:rsidRPr="00BC7831">
        <w:rPr>
          <w:rFonts w:ascii="Arial" w:hAnsi="Arial" w:cs="Arial"/>
          <w:sz w:val="22"/>
          <w:szCs w:val="22"/>
          <w:highlight w:val="yellow"/>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49B8D943"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A22923" w:rsidRPr="00BC7831">
        <w:rPr>
          <w:rFonts w:ascii="Arial" w:hAnsi="Arial" w:cs="Arial"/>
          <w:sz w:val="22"/>
          <w:szCs w:val="22"/>
        </w:rPr>
        <w:t xml:space="preserve"> </w:t>
      </w:r>
      <w:r w:rsidRPr="00BC7831">
        <w:rPr>
          <w:rFonts w:ascii="Arial" w:hAnsi="Arial" w:cs="Arial"/>
          <w:sz w:val="22"/>
          <w:szCs w:val="22"/>
        </w:rPr>
        <w:t>nationwide county-level power outage data to assess county-day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 such as households</w:t>
      </w:r>
      <w:r w:rsidR="008F03FC" w:rsidRPr="00BC7831">
        <w:rPr>
          <w:rFonts w:ascii="Arial" w:hAnsi="Arial" w:cs="Arial"/>
          <w:sz w:val="22"/>
          <w:szCs w:val="22"/>
        </w:rPr>
        <w:t xml:space="preserve"> or </w:t>
      </w:r>
      <w:r w:rsidR="00486AB7" w:rsidRPr="00BC7831">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69AA2611" w:rsidR="008E6CD8" w:rsidRPr="00BC7831" w:rsidRDefault="008E6CD8" w:rsidP="001C6B07">
      <w:pPr>
        <w:spacing w:line="480" w:lineRule="auto"/>
        <w:ind w:firstLine="360"/>
        <w:rPr>
          <w:rFonts w:ascii="Arial" w:hAnsi="Arial" w:cs="Arial"/>
          <w:sz w:val="22"/>
          <w:szCs w:val="22"/>
        </w:rPr>
      </w:pPr>
      <w:r w:rsidRPr="00BC7831">
        <w:rPr>
          <w:rFonts w:ascii="Arial" w:hAnsi="Arial" w:cs="Arial"/>
          <w:sz w:val="22"/>
          <w:szCs w:val="22"/>
        </w:rPr>
        <w:t xml:space="preserve">There was substantial exposure data missing from the POUS dataset. </w:t>
      </w:r>
      <w:r w:rsidR="009F09F4" w:rsidRPr="00BC7831">
        <w:rPr>
          <w:rFonts w:ascii="Arial" w:hAnsi="Arial" w:cs="Arial"/>
          <w:sz w:val="22"/>
          <w:szCs w:val="22"/>
        </w:rPr>
        <w:t xml:space="preserve">In our previous work,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 modelled to represent th</w:t>
      </w:r>
      <w:r w:rsidR="00AF1366" w:rsidRPr="00BC7831">
        <w:rPr>
          <w:rFonts w:ascii="Arial" w:hAnsi="Arial" w:cs="Arial"/>
          <w:sz w:val="22"/>
          <w:szCs w:val="22"/>
        </w:rPr>
        <w:t>e study conducted in this</w:t>
      </w:r>
      <w:r w:rsidR="0042222F" w:rsidRPr="00BC7831">
        <w:rPr>
          <w:rFonts w:ascii="Arial" w:hAnsi="Arial" w:cs="Arial"/>
          <w:sz w:val="22"/>
          <w:szCs w:val="22"/>
        </w:rPr>
        <w:t xml:space="preserve"> </w:t>
      </w:r>
      <w:r w:rsidR="00137246" w:rsidRPr="00BC7831">
        <w:rPr>
          <w:rFonts w:ascii="Arial" w:hAnsi="Arial" w:cs="Arial"/>
          <w:sz w:val="22"/>
          <w:szCs w:val="22"/>
        </w:rPr>
        <w:t>paper</w:t>
      </w:r>
      <w:r w:rsidR="0042222F" w:rsidRPr="00BC7831">
        <w:rPr>
          <w:rFonts w:ascii="Arial" w:hAnsi="Arial" w:cs="Arial"/>
          <w:sz w:val="22"/>
          <w:szCs w:val="22"/>
        </w:rPr>
        <w:t>.</w:t>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a total of </w:t>
      </w:r>
      <w:r w:rsidR="00EC759F" w:rsidRPr="00BC7831">
        <w:rPr>
          <w:rFonts w:ascii="Arial" w:hAnsi="Arial" w:cs="Arial"/>
          <w:sz w:val="22"/>
          <w:szCs w:val="22"/>
          <w:highlight w:val="yellow"/>
        </w:rPr>
        <w:t>15%</w:t>
      </w:r>
      <w:r w:rsidR="00EC759F" w:rsidRPr="00BC7831">
        <w:rPr>
          <w:rFonts w:ascii="Arial" w:hAnsi="Arial" w:cs="Arial"/>
          <w:sz w:val="22"/>
          <w:szCs w:val="22"/>
        </w:rPr>
        <w:t xml:space="preserve"> of </w:t>
      </w:r>
      <w:r w:rsidR="003B212C" w:rsidRPr="00BC7831">
        <w:rPr>
          <w:rFonts w:ascii="Arial" w:hAnsi="Arial" w:cs="Arial"/>
          <w:sz w:val="22"/>
          <w:szCs w:val="22"/>
        </w:rPr>
        <w:t>county-hours</w:t>
      </w:r>
      <w:r w:rsidR="00EC759F" w:rsidRPr="00BC7831">
        <w:rPr>
          <w:rFonts w:ascii="Arial" w:hAnsi="Arial" w:cs="Arial"/>
          <w:sz w:val="22"/>
          <w:szCs w:val="22"/>
        </w:rPr>
        <w:t xml:space="preserve"> w</w:t>
      </w:r>
      <w:r w:rsidR="003B212C" w:rsidRPr="00BC7831">
        <w:rPr>
          <w:rFonts w:ascii="Arial" w:hAnsi="Arial" w:cs="Arial"/>
          <w:sz w:val="22"/>
          <w:szCs w:val="22"/>
        </w:rPr>
        <w:t>ere</w:t>
      </w:r>
      <w:r w:rsidR="00EC759F" w:rsidRPr="00BC7831">
        <w:rPr>
          <w:rFonts w:ascii="Arial" w:hAnsi="Arial" w:cs="Arial"/>
          <w:sz w:val="22"/>
          <w:szCs w:val="22"/>
        </w:rPr>
        <w:t xml:space="preserve"> missing from a power outage exposure dataset, results of an </w:t>
      </w:r>
      <w:r w:rsidR="00965C13" w:rsidRPr="00BC7831">
        <w:rPr>
          <w:rFonts w:ascii="Arial" w:hAnsi="Arial" w:cs="Arial"/>
          <w:sz w:val="22"/>
          <w:szCs w:val="22"/>
        </w:rPr>
        <w:t>epidemiologic</w:t>
      </w:r>
      <w:r w:rsidR="00EC759F" w:rsidRPr="00BC7831">
        <w:rPr>
          <w:rFonts w:ascii="Arial" w:hAnsi="Arial" w:cs="Arial"/>
          <w:sz w:val="22"/>
          <w:szCs w:val="22"/>
        </w:rPr>
        <w:t xml:space="preserve"> study like this one would be </w:t>
      </w:r>
      <w:r w:rsidR="00EC759F" w:rsidRPr="00BC7831">
        <w:rPr>
          <w:rFonts w:ascii="Arial" w:hAnsi="Arial" w:cs="Arial"/>
          <w:sz w:val="22"/>
          <w:szCs w:val="22"/>
          <w:highlight w:val="yellow"/>
        </w:rPr>
        <w:t>biased towards the null by 10%.</w:t>
      </w:r>
      <w:r w:rsidR="00EC759F" w:rsidRPr="00BC7831">
        <w:rPr>
          <w:rFonts w:ascii="Arial" w:hAnsi="Arial" w:cs="Arial"/>
          <w:sz w:val="22"/>
          <w:szCs w:val="22"/>
        </w:rPr>
        <w:t xml:space="preserve"> </w:t>
      </w:r>
      <w:r w:rsidR="008975F7" w:rsidRPr="00BC7831">
        <w:rPr>
          <w:rFonts w:ascii="Arial" w:hAnsi="Arial" w:cs="Arial"/>
          <w:sz w:val="22"/>
          <w:szCs w:val="22"/>
        </w:rPr>
        <w:t>In order to balance generalizability and bias, we excluded counties with &lt;50% of county-hours non-</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sidR="00034CEC" w:rsidRPr="00BC7831">
        <w:rPr>
          <w:rFonts w:ascii="Arial" w:hAnsi="Arial" w:cs="Arial"/>
          <w:sz w:val="22"/>
          <w:szCs w:val="22"/>
        </w:rPr>
        <w:t xml:space="preserve"> We excluded </w:t>
      </w:r>
      <w:r w:rsidR="00EA4BC8" w:rsidRPr="00BC7831">
        <w:rPr>
          <w:rFonts w:ascii="Arial" w:hAnsi="Arial" w:cs="Arial"/>
          <w:sz w:val="22"/>
          <w:szCs w:val="22"/>
        </w:rPr>
        <w:t>804</w:t>
      </w:r>
      <w:r w:rsidR="00356E66" w:rsidRPr="00BC7831">
        <w:rPr>
          <w:rFonts w:ascii="Arial" w:hAnsi="Arial" w:cs="Arial"/>
          <w:sz w:val="22"/>
          <w:szCs w:val="22"/>
        </w:rPr>
        <w:t xml:space="preserve"> counties</w:t>
      </w:r>
      <w:r w:rsidR="003225C1" w:rsidRPr="00BC7831">
        <w:rPr>
          <w:rFonts w:ascii="Arial" w:hAnsi="Arial" w:cs="Arial"/>
          <w:sz w:val="22"/>
          <w:szCs w:val="22"/>
        </w:rPr>
        <w:t xml:space="preserve"> </w:t>
      </w:r>
      <w:r w:rsidR="00356E66" w:rsidRPr="00BC7831">
        <w:rPr>
          <w:rFonts w:ascii="Arial" w:hAnsi="Arial" w:cs="Arial"/>
          <w:sz w:val="22"/>
          <w:szCs w:val="22"/>
        </w:rPr>
        <w:t>due to missing exposure data</w:t>
      </w:r>
      <w:r w:rsidR="00DA0D3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BC7831">
        <w:rPr>
          <w:rFonts w:ascii="Arial" w:hAnsi="Arial" w:cs="Arial"/>
          <w:sz w:val="22"/>
          <w:szCs w:val="22"/>
          <w:highlight w:val="yellow"/>
        </w:rPr>
        <w:t>2,161</w:t>
      </w:r>
      <w:r w:rsidR="00356E66" w:rsidRPr="00BC7831">
        <w:rPr>
          <w:rFonts w:ascii="Arial" w:hAnsi="Arial" w:cs="Arial"/>
          <w:sz w:val="22"/>
          <w:szCs w:val="22"/>
          <w:highlight w:val="yellow"/>
        </w:rPr>
        <w:t xml:space="preserve"> counties </w:t>
      </w:r>
      <w:r w:rsidR="00900BD9" w:rsidRPr="00BC7831">
        <w:rPr>
          <w:rFonts w:ascii="Arial" w:hAnsi="Arial" w:cs="Arial"/>
          <w:sz w:val="22"/>
          <w:szCs w:val="22"/>
          <w:highlight w:val="yellow"/>
        </w:rPr>
        <w:t>(69%)</w:t>
      </w:r>
      <w:r w:rsidR="008D79B0" w:rsidRPr="00BC7831">
        <w:rPr>
          <w:rFonts w:ascii="Arial" w:hAnsi="Arial" w:cs="Arial"/>
          <w:sz w:val="22"/>
          <w:szCs w:val="22"/>
          <w:highlight w:val="yellow"/>
        </w:rPr>
        <w:t xml:space="preserve"> </w:t>
      </w:r>
      <w:r w:rsidR="00356E66" w:rsidRPr="00BC7831">
        <w:rPr>
          <w:rFonts w:ascii="Arial" w:hAnsi="Arial" w:cs="Arial"/>
          <w:sz w:val="22"/>
          <w:szCs w:val="22"/>
          <w:highlight w:val="yellow"/>
        </w:rPr>
        <w:t xml:space="preserve">covering </w:t>
      </w:r>
      <w:r w:rsidR="006F270C" w:rsidRPr="00BC7831">
        <w:rPr>
          <w:rFonts w:ascii="Arial" w:hAnsi="Arial" w:cs="Arial"/>
          <w:sz w:val="22"/>
          <w:szCs w:val="22"/>
          <w:highlight w:val="yellow"/>
        </w:rPr>
        <w:t>71.06</w:t>
      </w:r>
      <w:r w:rsidR="00356E66" w:rsidRPr="00BC7831">
        <w:rPr>
          <w:rFonts w:ascii="Arial" w:hAnsi="Arial" w:cs="Arial"/>
          <w:sz w:val="22"/>
          <w:szCs w:val="22"/>
          <w:highlight w:val="yellow"/>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 xml:space="preserve">The remaining counties were </w:t>
      </w:r>
      <w:r w:rsidR="00034CEC" w:rsidRPr="00BC7831">
        <w:rPr>
          <w:rFonts w:ascii="Arial" w:hAnsi="Arial" w:cs="Arial"/>
          <w:sz w:val="22"/>
          <w:szCs w:val="22"/>
          <w:highlight w:val="yellow"/>
        </w:rPr>
        <w:t xml:space="preserve">missing </w:t>
      </w:r>
      <w:r w:rsidR="00BF50B3" w:rsidRPr="00BC7831">
        <w:rPr>
          <w:rFonts w:ascii="Arial" w:hAnsi="Arial" w:cs="Arial"/>
          <w:sz w:val="22"/>
          <w:szCs w:val="22"/>
          <w:highlight w:val="yellow"/>
        </w:rPr>
        <w:t>7</w:t>
      </w:r>
      <w:r w:rsidR="00034CEC" w:rsidRPr="00BC7831">
        <w:rPr>
          <w:rFonts w:ascii="Arial" w:hAnsi="Arial" w:cs="Arial"/>
          <w:sz w:val="22"/>
          <w:szCs w:val="22"/>
          <w:highlight w:val="yellow"/>
        </w:rPr>
        <w:t xml:space="preserve">% of </w:t>
      </w:r>
      <w:r w:rsidR="00E44F7D" w:rsidRPr="00BC7831">
        <w:rPr>
          <w:rFonts w:ascii="Arial" w:hAnsi="Arial" w:cs="Arial"/>
          <w:sz w:val="22"/>
          <w:szCs w:val="22"/>
          <w:highlight w:val="yellow"/>
        </w:rPr>
        <w:t xml:space="preserve">power outage </w:t>
      </w:r>
      <w:r w:rsidR="00D0093C" w:rsidRPr="00BC7831">
        <w:rPr>
          <w:rFonts w:ascii="Arial" w:hAnsi="Arial" w:cs="Arial"/>
          <w:sz w:val="22"/>
          <w:szCs w:val="22"/>
          <w:highlight w:val="yellow"/>
        </w:rPr>
        <w:t>county-hours</w:t>
      </w:r>
      <w:r w:rsidR="00034CEC" w:rsidRPr="00BC7831">
        <w:rPr>
          <w:rFonts w:ascii="Arial" w:hAnsi="Arial" w:cs="Arial"/>
          <w:sz w:val="22"/>
          <w:szCs w:val="22"/>
        </w:rPr>
        <w:t xml:space="preserve">. </w:t>
      </w:r>
      <w:r w:rsidR="00EA1A00" w:rsidRPr="00BC7831">
        <w:rPr>
          <w:rFonts w:ascii="Arial" w:hAnsi="Arial" w:cs="Arial"/>
          <w:sz w:val="22"/>
          <w:szCs w:val="22"/>
        </w:rPr>
        <w:t>For the included counties,</w:t>
      </w:r>
      <w:r w:rsidR="00232B59" w:rsidRPr="00BC7831">
        <w:rPr>
          <w:rFonts w:ascii="Arial" w:hAnsi="Arial" w:cs="Arial"/>
          <w:sz w:val="22"/>
          <w:szCs w:val="22"/>
        </w:rPr>
        <w:t xml:space="preserve"> if</w:t>
      </w:r>
      <w:r w:rsidR="009D0F18" w:rsidRPr="00BC7831">
        <w:rPr>
          <w:rFonts w:ascii="Arial" w:hAnsi="Arial" w:cs="Arial"/>
          <w:sz w:val="22"/>
          <w:szCs w:val="22"/>
        </w:rPr>
        <w:t xml:space="preserve"> there </w:t>
      </w:r>
      <w:r w:rsidR="009D0F18" w:rsidRPr="00BC7831">
        <w:rPr>
          <w:rFonts w:ascii="Arial" w:hAnsi="Arial" w:cs="Arial"/>
          <w:sz w:val="22"/>
          <w:szCs w:val="22"/>
        </w:rPr>
        <w:lastRenderedPageBreak/>
        <w:t>were 4 hour</w:t>
      </w:r>
      <w:r w:rsidR="00E366C2" w:rsidRPr="00BC7831">
        <w:rPr>
          <w:rFonts w:ascii="Arial" w:hAnsi="Arial" w:cs="Arial"/>
          <w:sz w:val="22"/>
          <w:szCs w:val="22"/>
        </w:rPr>
        <w:t xml:space="preserve"> or less</w:t>
      </w:r>
      <w:r w:rsidR="009D0F18" w:rsidRPr="00BC7831">
        <w:rPr>
          <w:rFonts w:ascii="Arial" w:hAnsi="Arial" w:cs="Arial"/>
          <w:sz w:val="22"/>
          <w:szCs w:val="22"/>
        </w:rPr>
        <w:t xml:space="preserve"> </w:t>
      </w:r>
      <w:r w:rsidR="00205B1A" w:rsidRPr="00BC7831">
        <w:rPr>
          <w:rFonts w:ascii="Arial" w:hAnsi="Arial" w:cs="Arial"/>
          <w:sz w:val="22"/>
          <w:szCs w:val="22"/>
        </w:rPr>
        <w:t xml:space="preserve">intervals of missing data,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0"/>
      <w:r w:rsidR="00A46CC8" w:rsidRPr="00BC7831">
        <w:rPr>
          <w:rFonts w:ascii="Arial" w:hAnsi="Arial" w:cs="Arial"/>
          <w:sz w:val="22"/>
          <w:szCs w:val="22"/>
        </w:rPr>
        <w:t>hours</w:t>
      </w:r>
      <w:commentRangeEnd w:id="0"/>
      <w:r w:rsidR="006D4868" w:rsidRPr="00BC7831">
        <w:rPr>
          <w:rStyle w:val="CommentReference"/>
          <w:rFonts w:ascii="Arial" w:hAnsi="Arial" w:cs="Arial"/>
        </w:rPr>
        <w:commentReference w:id="0"/>
      </w:r>
      <w:r w:rsidR="00A46CC8" w:rsidRPr="00BC7831">
        <w:rPr>
          <w:rFonts w:ascii="Arial" w:hAnsi="Arial" w:cs="Arial"/>
          <w:sz w:val="22"/>
          <w:szCs w:val="22"/>
        </w:rPr>
        <w:t xml:space="preserve">. </w:t>
      </w:r>
    </w:p>
    <w:p w14:paraId="0083DB6D" w14:textId="1D62D6C5" w:rsidR="00BC64E3" w:rsidRPr="00BC7831" w:rsidRDefault="009E5F2D" w:rsidP="001C6B07">
      <w:pPr>
        <w:spacing w:line="480" w:lineRule="auto"/>
        <w:ind w:firstLine="360"/>
        <w:rPr>
          <w:rFonts w:ascii="Arial" w:hAnsi="Arial" w:cs="Arial"/>
          <w:sz w:val="22"/>
          <w:szCs w:val="22"/>
        </w:rPr>
      </w:pPr>
      <w:r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Pr="00BC7831">
        <w:rPr>
          <w:rFonts w:ascii="Arial" w:hAnsi="Arial" w:cs="Arial"/>
          <w:sz w:val="22"/>
          <w:szCs w:val="22"/>
        </w:rPr>
        <w:t>1% of county customers were without power for 8 or more consecutive hours in</w:t>
      </w:r>
      <w:r w:rsidR="00F6208E" w:rsidRPr="00BC7831">
        <w:rPr>
          <w:rFonts w:ascii="Arial" w:hAnsi="Arial" w:cs="Arial"/>
          <w:sz w:val="22"/>
          <w:szCs w:val="22"/>
        </w:rPr>
        <w:t xml:space="preserve"> each 24-hour period,</w:t>
      </w:r>
      <w:r w:rsidRPr="00BC7831">
        <w:rPr>
          <w:rFonts w:ascii="Arial" w:hAnsi="Arial" w:cs="Arial"/>
          <w:sz w:val="22"/>
          <w:szCs w:val="22"/>
        </w:rPr>
        <w:t xml:space="preserve"> or ending in each 24-hour period. </w:t>
      </w:r>
      <w:r w:rsidR="00E80DC6" w:rsidRPr="00BC7831">
        <w:rPr>
          <w:rFonts w:ascii="Arial" w:hAnsi="Arial" w:cs="Arial"/>
          <w:sz w:val="22"/>
          <w:szCs w:val="22"/>
        </w:rPr>
        <w:t>Since we were interested in understanding the health impacts of common outages, rather than those associated with disasters, we</w:t>
      </w:r>
      <w:r w:rsidR="0054046D" w:rsidRPr="00BC7831">
        <w:rPr>
          <w:rFonts w:ascii="Arial" w:hAnsi="Arial" w:cs="Arial"/>
          <w:sz w:val="22"/>
          <w:szCs w:val="22"/>
        </w:rPr>
        <w:t xml:space="preserve"> aimed to capture power outages </w:t>
      </w:r>
      <w:r w:rsidR="00DF6FCE" w:rsidRPr="00BC7831">
        <w:rPr>
          <w:rFonts w:ascii="Arial" w:hAnsi="Arial" w:cs="Arial"/>
          <w:sz w:val="22"/>
          <w:szCs w:val="22"/>
        </w:rPr>
        <w:t>with</w:t>
      </w:r>
      <w:r w:rsidR="00E623EA" w:rsidRPr="00BC7831">
        <w:rPr>
          <w:rFonts w:ascii="Arial" w:hAnsi="Arial" w:cs="Arial"/>
          <w:sz w:val="22"/>
          <w:szCs w:val="22"/>
        </w:rPr>
        <w:t xml:space="preserve"> </w:t>
      </w:r>
      <w:r w:rsidR="0054046D" w:rsidRPr="00BC7831">
        <w:rPr>
          <w:rFonts w:ascii="Arial" w:hAnsi="Arial" w:cs="Arial"/>
          <w:sz w:val="22"/>
          <w:szCs w:val="22"/>
        </w:rPr>
        <w:t>prevalence. There were</w:t>
      </w:r>
      <w:r w:rsidR="00CE1850" w:rsidRPr="00BC7831">
        <w:rPr>
          <w:rFonts w:ascii="Arial" w:hAnsi="Arial" w:cs="Arial"/>
          <w:sz w:val="22"/>
          <w:szCs w:val="22"/>
        </w:rPr>
        <w:t xml:space="preserve"> on average</w:t>
      </w:r>
      <w:r w:rsidR="0054046D" w:rsidRPr="00BC7831">
        <w:rPr>
          <w:rFonts w:ascii="Arial" w:hAnsi="Arial" w:cs="Arial"/>
          <w:sz w:val="22"/>
          <w:szCs w:val="22"/>
        </w:rPr>
        <w:t xml:space="preserve"> </w:t>
      </w:r>
      <w:r w:rsidR="00627439" w:rsidRPr="00BC7831">
        <w:rPr>
          <w:rFonts w:ascii="Arial" w:hAnsi="Arial" w:cs="Arial"/>
          <w:sz w:val="22"/>
          <w:szCs w:val="22"/>
        </w:rPr>
        <w:t>7.3</w:t>
      </w:r>
      <w:r w:rsidR="004868DC" w:rsidRPr="00BC7831">
        <w:rPr>
          <w:rFonts w:ascii="Arial" w:hAnsi="Arial" w:cs="Arial"/>
          <w:sz w:val="22"/>
          <w:szCs w:val="22"/>
        </w:rPr>
        <w:t xml:space="preserve"> </w:t>
      </w:r>
      <w:r w:rsidR="004868DC" w:rsidRPr="00BC7831">
        <w:rPr>
          <w:rFonts w:ascii="Arial" w:hAnsi="Arial" w:cs="Arial"/>
          <w:sz w:val="22"/>
          <w:szCs w:val="22"/>
          <w:highlight w:val="yellow"/>
        </w:rPr>
        <w:t>(</w:t>
      </w:r>
      <w:r w:rsidR="00503BC2" w:rsidRPr="00BC7831">
        <w:rPr>
          <w:rFonts w:ascii="Arial" w:hAnsi="Arial" w:cs="Arial"/>
          <w:sz w:val="22"/>
          <w:szCs w:val="22"/>
          <w:highlight w:val="yellow"/>
        </w:rPr>
        <w:t>28.29</w:t>
      </w:r>
      <w:r w:rsidR="004868DC" w:rsidRPr="00BC7831">
        <w:rPr>
          <w:rFonts w:ascii="Arial" w:hAnsi="Arial" w:cs="Arial"/>
          <w:sz w:val="22"/>
          <w:szCs w:val="22"/>
          <w:highlight w:val="yellow"/>
        </w:rPr>
        <w:t>)</w:t>
      </w:r>
      <w:r w:rsidR="0054046D" w:rsidRPr="00BC7831">
        <w:rPr>
          <w:rFonts w:ascii="Arial" w:hAnsi="Arial" w:cs="Arial"/>
          <w:sz w:val="22"/>
          <w:szCs w:val="22"/>
        </w:rPr>
        <w:t xml:space="preserve"> 8+ hour power outages affecting </w:t>
      </w:r>
      <w:r w:rsidR="00846FE0" w:rsidRPr="00BC7831">
        <w:rPr>
          <w:rFonts w:ascii="Arial" w:eastAsia="Garamond" w:hAnsi="Arial" w:cs="Arial"/>
        </w:rPr>
        <w:t>≥</w:t>
      </w:r>
      <w:r w:rsidR="0054046D" w:rsidRPr="00BC7831">
        <w:rPr>
          <w:rFonts w:ascii="Arial" w:hAnsi="Arial" w:cs="Arial"/>
          <w:sz w:val="22"/>
          <w:szCs w:val="22"/>
        </w:rPr>
        <w:t xml:space="preserve">1% of the county </w:t>
      </w:r>
      <w:r w:rsidR="00BA40A6" w:rsidRPr="00BC7831">
        <w:rPr>
          <w:rFonts w:ascii="Arial" w:hAnsi="Arial" w:cs="Arial"/>
          <w:sz w:val="22"/>
          <w:szCs w:val="22"/>
        </w:rPr>
        <w:t>in each</w:t>
      </w:r>
      <w:r w:rsidR="0054046D" w:rsidRPr="00BC7831">
        <w:rPr>
          <w:rFonts w:ascii="Arial" w:hAnsi="Arial" w:cs="Arial"/>
          <w:sz w:val="22"/>
          <w:szCs w:val="22"/>
        </w:rPr>
        <w:t xml:space="preserve"> county in 2018.</w:t>
      </w:r>
      <w:r w:rsidR="004B6333" w:rsidRPr="00BC7831">
        <w:rPr>
          <w:rFonts w:ascii="Arial" w:hAnsi="Arial" w:cs="Arial"/>
          <w:sz w:val="22"/>
          <w:szCs w:val="22"/>
        </w:rPr>
        <w:t xml:space="preserve"> </w:t>
      </w:r>
      <w:r w:rsidR="000870DC" w:rsidRPr="00BC7831">
        <w:rPr>
          <w:rFonts w:ascii="Arial" w:hAnsi="Arial" w:cs="Arial"/>
          <w:sz w:val="22"/>
          <w:szCs w:val="22"/>
        </w:rPr>
        <w:t xml:space="preserve">Across counties with varying populations, on average, </w:t>
      </w:r>
      <w:r w:rsidR="004360E6" w:rsidRPr="00BC7831">
        <w:rPr>
          <w:rFonts w:ascii="Arial" w:hAnsi="Arial" w:cs="Arial"/>
          <w:sz w:val="22"/>
          <w:szCs w:val="22"/>
        </w:rPr>
        <w:t xml:space="preserve">these outages </w:t>
      </w:r>
      <w:r w:rsidR="004360E6" w:rsidRPr="00BC7831">
        <w:rPr>
          <w:rFonts w:ascii="Arial" w:hAnsi="Arial" w:cs="Arial"/>
          <w:sz w:val="22"/>
          <w:szCs w:val="22"/>
          <w:highlight w:val="yellow"/>
        </w:rPr>
        <w:t xml:space="preserve">impact </w:t>
      </w:r>
      <w:r w:rsidR="00846FE0" w:rsidRPr="00BC7831">
        <w:rPr>
          <w:rFonts w:ascii="Arial" w:eastAsia="Garamond" w:hAnsi="Arial" w:cs="Arial"/>
        </w:rPr>
        <w:t>≥</w:t>
      </w:r>
      <w:r w:rsidR="00F62987" w:rsidRPr="00BC7831">
        <w:rPr>
          <w:rFonts w:ascii="Arial" w:hAnsi="Arial" w:cs="Arial"/>
          <w:sz w:val="22"/>
          <w:szCs w:val="22"/>
        </w:rPr>
        <w:t>10</w:t>
      </w:r>
      <w:r w:rsidR="00F029DC" w:rsidRPr="00BC7831">
        <w:rPr>
          <w:rFonts w:ascii="Arial" w:hAnsi="Arial" w:cs="Arial"/>
          <w:sz w:val="22"/>
          <w:szCs w:val="22"/>
        </w:rPr>
        <w:t>9</w:t>
      </w:r>
      <w:r w:rsidR="004360E6" w:rsidRPr="00BC7831">
        <w:rPr>
          <w:rFonts w:ascii="Arial" w:hAnsi="Arial" w:cs="Arial"/>
          <w:sz w:val="22"/>
          <w:szCs w:val="22"/>
        </w:rPr>
        <w:t xml:space="preserve"> </w:t>
      </w:r>
      <w:r w:rsidR="00A72CBE" w:rsidRPr="00BC7831">
        <w:rPr>
          <w:rFonts w:ascii="Arial" w:hAnsi="Arial" w:cs="Arial"/>
          <w:sz w:val="22"/>
          <w:szCs w:val="22"/>
        </w:rPr>
        <w:t xml:space="preserve">fee-for-service </w:t>
      </w:r>
      <w:r w:rsidR="00463D88" w:rsidRPr="00BC7831">
        <w:rPr>
          <w:rFonts w:ascii="Arial" w:hAnsi="Arial" w:cs="Arial"/>
          <w:sz w:val="22"/>
          <w:szCs w:val="22"/>
        </w:rPr>
        <w:t>M</w:t>
      </w:r>
      <w:r w:rsidR="00AB08EC" w:rsidRPr="00BC7831">
        <w:rPr>
          <w:rFonts w:ascii="Arial" w:hAnsi="Arial" w:cs="Arial"/>
          <w:sz w:val="22"/>
          <w:szCs w:val="22"/>
        </w:rPr>
        <w:t>edicare beneficiaries</w:t>
      </w:r>
      <w:r w:rsidR="00A72CBE" w:rsidRPr="00BC7831">
        <w:rPr>
          <w:rFonts w:ascii="Arial" w:hAnsi="Arial" w:cs="Arial"/>
          <w:sz w:val="22"/>
          <w:szCs w:val="22"/>
        </w:rPr>
        <w:t xml:space="preserve"> in our study population</w:t>
      </w:r>
      <w:r w:rsidR="004360E6" w:rsidRPr="00BC7831">
        <w:rPr>
          <w:rFonts w:ascii="Arial" w:hAnsi="Arial" w:cs="Arial"/>
          <w:sz w:val="22"/>
          <w:szCs w:val="22"/>
        </w:rPr>
        <w:t xml:space="preserve">. </w:t>
      </w:r>
      <w:r w:rsidR="004B6333" w:rsidRPr="00BC7831">
        <w:rPr>
          <w:rFonts w:ascii="Arial" w:hAnsi="Arial" w:cs="Arial"/>
          <w:sz w:val="22"/>
          <w:szCs w:val="22"/>
        </w:rPr>
        <w:t xml:space="preserve">Prior studies have also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E6952" w:rsidRPr="00BC7831">
        <w:rPr>
          <w:rFonts w:ascii="Arial" w:hAnsi="Arial" w:cs="Arial"/>
          <w:sz w:val="22"/>
          <w:szCs w:val="22"/>
        </w:rPr>
        <w:t xml:space="preserve">found associations </w:t>
      </w:r>
      <w:r w:rsidR="003D7ADF" w:rsidRPr="00BC7831">
        <w:rPr>
          <w:rFonts w:ascii="Arial" w:hAnsi="Arial" w:cs="Arial"/>
          <w:sz w:val="22"/>
          <w:szCs w:val="22"/>
        </w:rPr>
        <w:t>between</w:t>
      </w:r>
      <w:r w:rsidR="00DE6952" w:rsidRPr="00BC7831">
        <w:rPr>
          <w:rFonts w:ascii="Arial" w:hAnsi="Arial" w:cs="Arial"/>
          <w:sz w:val="22"/>
          <w:szCs w:val="22"/>
        </w:rPr>
        <w:t xml:space="preserve"> outages and </w:t>
      </w:r>
      <w:r w:rsidR="00EE631A" w:rsidRPr="00BC7831">
        <w:rPr>
          <w:rFonts w:ascii="Arial" w:hAnsi="Arial" w:cs="Arial"/>
          <w:sz w:val="22"/>
          <w:szCs w:val="22"/>
        </w:rPr>
        <w:t>cardiovascular and respiratory health outcomes</w:t>
      </w:r>
      <w:r w:rsidR="00874E97" w:rsidRPr="00BC7831">
        <w:rPr>
          <w:rFonts w:ascii="Arial" w:hAnsi="Arial" w:cs="Arial"/>
          <w:sz w:val="22"/>
          <w:szCs w:val="22"/>
        </w:rPr>
        <w:t xml:space="preserve"> in </w:t>
      </w:r>
      <w:r w:rsidR="00EB6B18" w:rsidRPr="00BC7831">
        <w:rPr>
          <w:rFonts w:ascii="Arial" w:hAnsi="Arial" w:cs="Arial"/>
          <w:sz w:val="22"/>
          <w:szCs w:val="22"/>
        </w:rPr>
        <w:t xml:space="preserve">all </w:t>
      </w:r>
      <w:r w:rsidR="00874E97" w:rsidRPr="00BC7831">
        <w:rPr>
          <w:rFonts w:ascii="Arial" w:hAnsi="Arial" w:cs="Arial"/>
          <w:sz w:val="22"/>
          <w:szCs w:val="22"/>
        </w:rPr>
        <w:t>adults</w:t>
      </w:r>
      <w:r w:rsidR="009955DD" w:rsidRPr="00BC7831">
        <w:rPr>
          <w:rFonts w:ascii="Arial" w:hAnsi="Arial" w:cs="Arial"/>
          <w:sz w:val="22"/>
          <w:szCs w:val="22"/>
        </w:rPr>
        <w:t xml:space="preserve"> and older </w:t>
      </w:r>
      <w:r w:rsidR="00291CA7" w:rsidRPr="00BC7831">
        <w:rPr>
          <w:rFonts w:ascii="Arial" w:hAnsi="Arial" w:cs="Arial"/>
          <w:sz w:val="22"/>
          <w:szCs w:val="22"/>
        </w:rPr>
        <w:t xml:space="preserve">adults. </w:t>
      </w:r>
    </w:p>
    <w:p w14:paraId="5D8590E1" w14:textId="5DD4067C" w:rsidR="001111D8" w:rsidRPr="00BC7831" w:rsidRDefault="001111D8" w:rsidP="001C6B07">
      <w:pPr>
        <w:spacing w:line="480" w:lineRule="auto"/>
        <w:ind w:firstLine="360"/>
        <w:rPr>
          <w:rFonts w:ascii="Arial" w:hAnsi="Arial" w:cs="Arial"/>
          <w:sz w:val="22"/>
          <w:szCs w:val="22"/>
        </w:rPr>
      </w:pPr>
      <w:r w:rsidRPr="00BC7831">
        <w:rPr>
          <w:rFonts w:ascii="Arial" w:hAnsi="Arial" w:cs="Arial"/>
          <w:sz w:val="22"/>
          <w:szCs w:val="22"/>
        </w:rPr>
        <w:t xml:space="preserve">We also conducted secondary analyses for power outages affecting </w:t>
      </w:r>
      <w:r w:rsidR="00846FE0" w:rsidRPr="00BC7831">
        <w:rPr>
          <w:rFonts w:ascii="Arial" w:eastAsia="Garamond" w:hAnsi="Arial" w:cs="Arial"/>
        </w:rPr>
        <w:t>≥</w:t>
      </w:r>
      <w:r w:rsidRPr="00BC7831">
        <w:rPr>
          <w:rFonts w:ascii="Arial" w:hAnsi="Arial" w:cs="Arial"/>
          <w:sz w:val="22"/>
          <w:szCs w:val="22"/>
        </w:rPr>
        <w:t xml:space="preserve">3% or </w:t>
      </w:r>
      <w:r w:rsidR="00846FE0" w:rsidRPr="00BC7831">
        <w:rPr>
          <w:rFonts w:ascii="Arial" w:eastAsia="Garamond" w:hAnsi="Arial" w:cs="Arial"/>
        </w:rPr>
        <w:t>≥</w:t>
      </w:r>
      <w:r w:rsidRPr="00BC7831">
        <w:rPr>
          <w:rFonts w:ascii="Arial" w:hAnsi="Arial" w:cs="Arial"/>
          <w:sz w:val="22"/>
          <w:szCs w:val="22"/>
        </w:rPr>
        <w:t xml:space="preserve">5% of county customers, to evaluate the impacts of larger, more rare outages, during which we hypothesized there might be stronger </w:t>
      </w:r>
      <w:r w:rsidR="008E3A2D" w:rsidRPr="00BC7831">
        <w:rPr>
          <w:rFonts w:ascii="Arial" w:hAnsi="Arial" w:cs="Arial"/>
          <w:sz w:val="22"/>
          <w:szCs w:val="22"/>
        </w:rPr>
        <w:t xml:space="preserve">health </w:t>
      </w:r>
      <w:r w:rsidRPr="00BC7831">
        <w:rPr>
          <w:rFonts w:ascii="Arial" w:hAnsi="Arial" w:cs="Arial"/>
          <w:sz w:val="22"/>
          <w:szCs w:val="22"/>
        </w:rPr>
        <w:t>effects</w:t>
      </w:r>
      <w:r w:rsidR="008E3A2D" w:rsidRPr="00BC7831">
        <w:rPr>
          <w:rFonts w:ascii="Arial" w:hAnsi="Arial" w:cs="Arial"/>
          <w:sz w:val="22"/>
          <w:szCs w:val="22"/>
        </w:rPr>
        <w:t>.</w:t>
      </w:r>
    </w:p>
    <w:p w14:paraId="6813EEFD" w14:textId="732CD7B9"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chose </w:t>
      </w:r>
      <w:r w:rsidR="008F1776" w:rsidRPr="00BC7831">
        <w:rPr>
          <w:rFonts w:ascii="Arial" w:hAnsi="Arial" w:cs="Arial"/>
          <w:sz w:val="22"/>
          <w:szCs w:val="22"/>
        </w:rPr>
        <w:t xml:space="preserve">to analyze </w:t>
      </w:r>
      <w:r w:rsidRPr="00BC7831">
        <w:rPr>
          <w:rFonts w:ascii="Arial" w:hAnsi="Arial" w:cs="Arial"/>
          <w:sz w:val="22"/>
          <w:szCs w:val="22"/>
        </w:rPr>
        <w:t>8+ hour power outag</w:t>
      </w:r>
      <w:r w:rsidR="008F1776" w:rsidRPr="00BC7831">
        <w:rPr>
          <w:rFonts w:ascii="Arial" w:hAnsi="Arial" w:cs="Arial"/>
          <w:sz w:val="22"/>
          <w:szCs w:val="22"/>
        </w:rPr>
        <w:t xml:space="preserve">es since </w:t>
      </w:r>
      <w:r w:rsidRPr="00BC7831">
        <w:rPr>
          <w:rFonts w:ascii="Arial" w:hAnsi="Arial" w:cs="Arial"/>
          <w:sz w:val="22"/>
          <w:szCs w:val="22"/>
        </w:rPr>
        <w:t>batteries for most electricity-dependent medical equipment last 8 hours. During a power outage, electricity-dependent medical device users might experience adverse health effects without their equipment immediately after losing power to the equipment</w:t>
      </w:r>
      <w:r w:rsidR="00452E59" w:rsidRPr="00BC7831">
        <w:rPr>
          <w:rFonts w:ascii="Arial" w:hAnsi="Arial" w:cs="Arial"/>
          <w:sz w:val="22"/>
          <w:szCs w:val="22"/>
        </w:rPr>
        <w:t xml:space="preserve">. After 8+ hours, we also </w:t>
      </w:r>
      <w:r w:rsidR="00347DF1" w:rsidRPr="00BC7831">
        <w:rPr>
          <w:rFonts w:ascii="Arial" w:hAnsi="Arial" w:cs="Arial"/>
          <w:sz w:val="22"/>
          <w:szCs w:val="22"/>
        </w:rPr>
        <w:t>hypothesized</w:t>
      </w:r>
      <w:r w:rsidR="00452E59" w:rsidRPr="00BC7831">
        <w:rPr>
          <w:rFonts w:ascii="Arial" w:hAnsi="Arial" w:cs="Arial"/>
          <w:sz w:val="22"/>
          <w:szCs w:val="22"/>
        </w:rPr>
        <w:t xml:space="preserve"> that indoor temperatures would change</w:t>
      </w:r>
      <w:r w:rsidR="00BA3D33" w:rsidRPr="00BC7831">
        <w:rPr>
          <w:rFonts w:ascii="Arial" w:hAnsi="Arial" w:cs="Arial"/>
          <w:sz w:val="22"/>
          <w:szCs w:val="22"/>
        </w:rPr>
        <w:t xml:space="preserve"> substantially, exposing older adults to heat and cold. </w:t>
      </w:r>
    </w:p>
    <w:p w14:paraId="5FC450C0" w14:textId="4DD48223"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that outages of certain lengths have effects,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 </w:t>
      </w:r>
      <w:r w:rsidR="00DF520E" w:rsidRPr="00BC7831">
        <w:rPr>
          <w:rFonts w:ascii="Arial" w:hAnsi="Arial" w:cs="Arial"/>
          <w:sz w:val="22"/>
          <w:szCs w:val="22"/>
        </w:rPr>
        <w:t>evaluating</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rs where </w:t>
      </w:r>
      <w:r w:rsidR="00846FE0" w:rsidRPr="00BC7831">
        <w:rPr>
          <w:rFonts w:ascii="Arial" w:eastAsia="Garamond" w:hAnsi="Arial" w:cs="Arial"/>
        </w:rPr>
        <w:t>≥</w:t>
      </w:r>
      <w:r w:rsidR="00C4763F" w:rsidRPr="00BC7831">
        <w:rPr>
          <w:rFonts w:ascii="Arial" w:hAnsi="Arial" w:cs="Arial"/>
          <w:sz w:val="22"/>
          <w:szCs w:val="22"/>
        </w:rPr>
        <w:t xml:space="preserve">1% of </w:t>
      </w:r>
      <w:r w:rsidR="00C4763F" w:rsidRPr="00BC7831">
        <w:rPr>
          <w:rFonts w:ascii="Arial" w:hAnsi="Arial" w:cs="Arial"/>
          <w:sz w:val="22"/>
          <w:szCs w:val="22"/>
        </w:rPr>
        <w:lastRenderedPageBreak/>
        <w:t>population is without power) to determine if there were threshold effects</w:t>
      </w:r>
      <w:r w:rsidR="00CD2FD4" w:rsidRPr="00BC7831">
        <w:rPr>
          <w:rFonts w:ascii="Arial" w:hAnsi="Arial" w:cs="Arial"/>
          <w:sz w:val="22"/>
          <w:szCs w:val="22"/>
        </w:rPr>
        <w:t xml:space="preserve"> for outages </w:t>
      </w:r>
      <w:r w:rsidR="002F63C2" w:rsidRPr="00BC7831">
        <w:rPr>
          <w:rFonts w:ascii="Arial" w:hAnsi="Arial" w:cs="Arial"/>
          <w:sz w:val="22"/>
          <w:szCs w:val="22"/>
        </w:rPr>
        <w:t>longer</w:t>
      </w:r>
      <w:r w:rsidR="00CD2FD4" w:rsidRPr="00BC7831">
        <w:rPr>
          <w:rFonts w:ascii="Arial" w:hAnsi="Arial" w:cs="Arial"/>
          <w:sz w:val="22"/>
          <w:szCs w:val="22"/>
        </w:rPr>
        <w:t xml:space="preserve"> than a certain duration.</w:t>
      </w:r>
      <w:r w:rsidR="00982F5F" w:rsidRPr="00BC7831">
        <w:rPr>
          <w:rFonts w:ascii="Arial" w:hAnsi="Arial" w:cs="Arial"/>
          <w:sz w:val="22"/>
          <w:szCs w:val="22"/>
        </w:rPr>
        <w:t xml:space="preserve"> We used distributed </w:t>
      </w:r>
      <w:r w:rsidR="005B242D" w:rsidRPr="00BC7831">
        <w:rPr>
          <w:rFonts w:ascii="Arial" w:hAnsi="Arial" w:cs="Arial"/>
          <w:sz w:val="22"/>
          <w:szCs w:val="22"/>
        </w:rPr>
        <w:t xml:space="preserve">non-linear </w:t>
      </w:r>
      <w:r w:rsidR="00982F5F" w:rsidRPr="00BC7831">
        <w:rPr>
          <w:rFonts w:ascii="Arial" w:hAnsi="Arial" w:cs="Arial"/>
          <w:sz w:val="22"/>
          <w:szCs w:val="22"/>
        </w:rPr>
        <w:t>lag</w:t>
      </w:r>
      <w:r w:rsidR="005B242D" w:rsidRPr="00BC7831">
        <w:rPr>
          <w:rFonts w:ascii="Arial" w:hAnsi="Arial" w:cs="Arial"/>
          <w:sz w:val="22"/>
          <w:szCs w:val="22"/>
        </w:rPr>
        <w:t xml:space="preserve"> terms</w:t>
      </w:r>
      <w:r w:rsidR="00982F5F" w:rsidRPr="00BC7831">
        <w:rPr>
          <w:rFonts w:ascii="Arial" w:hAnsi="Arial" w:cs="Arial"/>
          <w:sz w:val="22"/>
          <w:szCs w:val="22"/>
        </w:rPr>
        <w:t xml:space="preserve"> </w:t>
      </w:r>
      <w:r w:rsidR="005B242D" w:rsidRPr="00BC7831">
        <w:rPr>
          <w:rFonts w:ascii="Arial" w:hAnsi="Arial" w:cs="Arial"/>
          <w:sz w:val="22"/>
          <w:szCs w:val="22"/>
        </w:rPr>
        <w:t>in the conditional Poisson model</w:t>
      </w:r>
      <w:r w:rsidR="0013469B" w:rsidRPr="00BC7831">
        <w:rPr>
          <w:rFonts w:ascii="Arial" w:hAnsi="Arial" w:cs="Arial"/>
          <w:sz w:val="22"/>
          <w:szCs w:val="22"/>
        </w:rPr>
        <w:t xml:space="preserve"> to determine the relationship </w:t>
      </w:r>
      <w:r w:rsidR="007947A3" w:rsidRPr="00BC7831">
        <w:rPr>
          <w:rFonts w:ascii="Arial" w:hAnsi="Arial" w:cs="Arial"/>
          <w:sz w:val="22"/>
          <w:szCs w:val="22"/>
        </w:rPr>
        <w:t>between</w:t>
      </w:r>
      <w:r w:rsidR="0013469B" w:rsidRPr="00BC7831">
        <w:rPr>
          <w:rFonts w:ascii="Arial" w:hAnsi="Arial" w:cs="Arial"/>
          <w:sz w:val="22"/>
          <w:szCs w:val="22"/>
        </w:rPr>
        <w:t xml:space="preserve"> continuous number of hours without power and </w:t>
      </w:r>
      <w:r w:rsidR="007947A3" w:rsidRPr="00BC7831">
        <w:rPr>
          <w:rFonts w:ascii="Arial" w:hAnsi="Arial" w:cs="Arial"/>
          <w:sz w:val="22"/>
          <w:szCs w:val="22"/>
        </w:rPr>
        <w:t>both outcomes.</w:t>
      </w:r>
    </w:p>
    <w:p w14:paraId="7A39A10E" w14:textId="0C149032"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w:t>
      </w:r>
      <w:commentRangeStart w:id="1"/>
      <w:r w:rsidR="00A83FA8" w:rsidRPr="00BC7831">
        <w:rPr>
          <w:rFonts w:ascii="Arial" w:hAnsi="Arial" w:cs="Arial"/>
          <w:sz w:val="22"/>
          <w:szCs w:val="22"/>
        </w:rPr>
        <w:t>power</w:t>
      </w:r>
      <w:commentRangeEnd w:id="1"/>
      <w:r w:rsidR="007725D2" w:rsidRPr="00BC7831">
        <w:rPr>
          <w:rStyle w:val="CommentReference"/>
          <w:rFonts w:ascii="Arial" w:hAnsi="Arial" w:cs="Arial"/>
        </w:rPr>
        <w:commentReference w:id="1"/>
      </w:r>
      <w:r w:rsidR="00A83FA8" w:rsidRPr="00BC7831">
        <w:rPr>
          <w:rFonts w:ascii="Arial" w:hAnsi="Arial" w:cs="Arial"/>
          <w:sz w:val="22"/>
          <w:szCs w:val="22"/>
        </w:rPr>
        <w:t xml:space="preserve"> reported in this dataset do not necessarily track the same customers</w:t>
      </w:r>
      <w:r w:rsidR="00661C88" w:rsidRPr="00BC7831">
        <w:rPr>
          <w:rFonts w:ascii="Arial" w:hAnsi="Arial" w:cs="Arial"/>
          <w:sz w:val="22"/>
          <w:szCs w:val="22"/>
        </w:rPr>
        <w:t>.</w:t>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 xml:space="preserve">it is not guaranteed that </w:t>
      </w:r>
      <w:r w:rsidR="00846FE0" w:rsidRPr="00BC7831">
        <w:rPr>
          <w:rFonts w:ascii="Arial" w:eastAsia="Garamond" w:hAnsi="Arial" w:cs="Arial"/>
        </w:rPr>
        <w:t>≥</w:t>
      </w:r>
      <w:r w:rsidR="00FA400F" w:rsidRPr="00BC7831">
        <w:rPr>
          <w:rFonts w:ascii="Arial" w:hAnsi="Arial" w:cs="Arial"/>
          <w:sz w:val="22"/>
          <w:szCs w:val="22"/>
        </w:rPr>
        <w:t>1% of county customers are experiencing 8 consecutive hours of power outage.</w:t>
      </w:r>
      <w:r w:rsidR="00CB1038" w:rsidRPr="00BC7831">
        <w:rPr>
          <w:rFonts w:ascii="Arial" w:hAnsi="Arial" w:cs="Arial"/>
          <w:sz w:val="22"/>
          <w:szCs w:val="22"/>
        </w:rPr>
        <w:t xml:space="preserve"> </w:t>
      </w:r>
      <w:r w:rsidR="006C211F" w:rsidRPr="00BC7831">
        <w:rPr>
          <w:rFonts w:ascii="Arial" w:hAnsi="Arial" w:cs="Arial"/>
          <w:sz w:val="22"/>
          <w:szCs w:val="22"/>
        </w:rPr>
        <w:t>Though we aim to capture individuals’ exposure to power 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0FE48A9A" w14:textId="39FCE60F" w:rsidR="007D2749" w:rsidRPr="00BC7831" w:rsidRDefault="00955CA0" w:rsidP="001C6B07">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 xml:space="preserve">conditional Poisson model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 xml:space="preserve">ates. </w:t>
      </w:r>
    </w:p>
    <w:p w14:paraId="14D0F947" w14:textId="719E9FB2" w:rsidR="003A415F" w:rsidRPr="00BC7831" w:rsidRDefault="0017548B" w:rsidP="001C6B07">
      <w:pPr>
        <w:spacing w:line="480" w:lineRule="auto"/>
        <w:ind w:firstLine="360"/>
        <w:rPr>
          <w:rFonts w:ascii="Arial" w:hAnsi="Arial" w:cs="Arial"/>
          <w:sz w:val="22"/>
          <w:szCs w:val="22"/>
        </w:rPr>
      </w:pPr>
      <w:r w:rsidRPr="00BC7831">
        <w:rPr>
          <w:rFonts w:ascii="Arial" w:hAnsi="Arial" w:cs="Arial"/>
          <w:sz w:val="22"/>
          <w:szCs w:val="22"/>
        </w:rPr>
        <w:t xml:space="preserve">We evaluated </w:t>
      </w:r>
      <w:r w:rsidR="00324E5C" w:rsidRPr="00BC7831">
        <w:rPr>
          <w:rFonts w:ascii="Arial" w:hAnsi="Arial" w:cs="Arial"/>
          <w:sz w:val="22"/>
          <w:szCs w:val="22"/>
        </w:rPr>
        <w:t xml:space="preserve">the effect of outage on </w:t>
      </w:r>
      <w:r w:rsidRPr="00BC7831">
        <w:rPr>
          <w:rFonts w:ascii="Arial" w:hAnsi="Arial" w:cs="Arial"/>
          <w:sz w:val="22"/>
          <w:szCs w:val="22"/>
        </w:rPr>
        <w:t>CVD and respiratory hospitaliz</w:t>
      </w:r>
      <w:r w:rsidR="003310FF" w:rsidRPr="00BC7831">
        <w:rPr>
          <w:rFonts w:ascii="Arial" w:hAnsi="Arial" w:cs="Arial"/>
          <w:sz w:val="22"/>
          <w:szCs w:val="22"/>
        </w:rPr>
        <w:t xml:space="preserve">ations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hypothesized power outage may have different effects on </w:t>
      </w:r>
      <w:r w:rsidR="00D00596" w:rsidRPr="00BC7831">
        <w:rPr>
          <w:rFonts w:ascii="Arial" w:hAnsi="Arial" w:cs="Arial"/>
          <w:sz w:val="22"/>
          <w:szCs w:val="22"/>
        </w:rPr>
        <w:t>thes</w:t>
      </w:r>
      <w:r w:rsidR="00E13D78" w:rsidRPr="00BC7831">
        <w:rPr>
          <w:rFonts w:ascii="Arial" w:hAnsi="Arial" w:cs="Arial"/>
          <w:sz w:val="22"/>
          <w:szCs w:val="22"/>
        </w:rPr>
        <w:t>e two hospitalization types</w:t>
      </w:r>
      <w:r w:rsidR="004C5402" w:rsidRPr="00BC7831">
        <w:rPr>
          <w:rFonts w:ascii="Arial" w:hAnsi="Arial" w:cs="Arial"/>
          <w:sz w:val="22"/>
          <w:szCs w:val="22"/>
        </w:rPr>
        <w:t>,</w:t>
      </w:r>
      <w:r w:rsidR="000830FA" w:rsidRPr="00BC7831">
        <w:rPr>
          <w:rFonts w:ascii="Arial" w:hAnsi="Arial" w:cs="Arial"/>
          <w:sz w:val="22"/>
          <w:szCs w:val="22"/>
        </w:rPr>
        <w:t xml:space="preserve"> since 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effect CVD and respiratory disease differently.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ith </w:t>
      </w:r>
      <w:r w:rsidR="009957C7" w:rsidRPr="00BC7831">
        <w:rPr>
          <w:rFonts w:ascii="Arial" w:hAnsi="Arial" w:cs="Arial"/>
          <w:sz w:val="22"/>
          <w:szCs w:val="22"/>
        </w:rPr>
        <w:lastRenderedPageBreak/>
        <w:t xml:space="preserve">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6E6EAD" w:rsidRPr="00BC7831">
        <w:rPr>
          <w:rFonts w:ascii="Arial" w:hAnsi="Arial" w:cs="Arial"/>
          <w:sz w:val="22"/>
          <w:szCs w:val="22"/>
        </w:rPr>
        <w:t xml:space="preserve">county-level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SE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s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and </w:t>
      </w:r>
      <w:r w:rsidR="006F3450" w:rsidRPr="00BC7831">
        <w:rPr>
          <w:rFonts w:ascii="Arial" w:hAnsi="Arial" w:cs="Arial"/>
          <w:sz w:val="22"/>
          <w:szCs w:val="22"/>
        </w:rPr>
        <w:t xml:space="preserve">seasonal </w:t>
      </w:r>
      <w:r w:rsidR="00072AB8" w:rsidRPr="00BC7831">
        <w:rPr>
          <w:rFonts w:ascii="Arial" w:hAnsi="Arial" w:cs="Arial"/>
          <w:sz w:val="22"/>
          <w:szCs w:val="22"/>
        </w:rPr>
        <w:t xml:space="preserve">and day of week </w:t>
      </w:r>
      <w:r w:rsidR="006F3450" w:rsidRPr="00BC7831">
        <w:rPr>
          <w:rFonts w:ascii="Arial" w:hAnsi="Arial" w:cs="Arial"/>
          <w:sz w:val="22"/>
          <w:szCs w:val="22"/>
        </w:rPr>
        <w:t xml:space="preserve">trends. </w:t>
      </w:r>
    </w:p>
    <w:p w14:paraId="7EEB2CAA" w14:textId="77777777" w:rsidR="00D17635" w:rsidRPr="00BC7831" w:rsidRDefault="00F57108" w:rsidP="001C6B07">
      <w:pPr>
        <w:spacing w:line="480" w:lineRule="auto"/>
        <w:ind w:firstLine="360"/>
        <w:rPr>
          <w:rFonts w:ascii="Arial" w:hAnsi="Arial" w:cs="Arial"/>
          <w:sz w:val="22"/>
          <w:szCs w:val="22"/>
        </w:rPr>
      </w:pPr>
      <w:r w:rsidRPr="00BC7831">
        <w:rPr>
          <w:rFonts w:ascii="Arial" w:hAnsi="Arial" w:cs="Arial"/>
          <w:sz w:val="22"/>
          <w:szCs w:val="22"/>
        </w:rPr>
        <w:t>However, this design d</w:t>
      </w:r>
      <w:r w:rsidR="00C06100" w:rsidRPr="00BC7831">
        <w:rPr>
          <w:rFonts w:ascii="Arial" w:hAnsi="Arial" w:cs="Arial"/>
          <w:sz w:val="22"/>
          <w:szCs w:val="22"/>
        </w:rPr>
        <w:t>id</w:t>
      </w:r>
      <w:r w:rsidRPr="00BC7831">
        <w:rPr>
          <w:rFonts w:ascii="Arial" w:hAnsi="Arial" w:cs="Arial"/>
          <w:sz w:val="22"/>
          <w:szCs w:val="22"/>
        </w:rPr>
        <w:t xml:space="preserve"> 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 xml:space="preserve">We controlled for wind speed, temperature, and precipitation, which can all influence both power outage and hospitalization rates. We used daily county-level maximum temperature, average wind speed, and total precipitation measures from </w:t>
      </w:r>
      <w:proofErr w:type="spellStart"/>
      <w:r w:rsidR="00D17635" w:rsidRPr="00BC7831">
        <w:rPr>
          <w:rFonts w:ascii="Arial" w:hAnsi="Arial" w:cs="Arial"/>
          <w:sz w:val="22"/>
          <w:szCs w:val="22"/>
        </w:rPr>
        <w:t>gridMET</w:t>
      </w:r>
      <w:proofErr w:type="spellEnd"/>
      <w:r w:rsidR="00D17635" w:rsidRPr="00BC7831">
        <w:rPr>
          <w:rFonts w:ascii="Arial" w:hAnsi="Arial" w:cs="Arial"/>
          <w:sz w:val="22"/>
          <w:szCs w:val="22"/>
        </w:rPr>
        <w:t xml:space="preserve">, a dataset of daily high-spatial resolution (~4-km, 1/24th degree) surface meteorological data. We included maximum temperature flexibly in our models as a natural spline with 3 degrees of freedom. </w:t>
      </w:r>
    </w:p>
    <w:p w14:paraId="7DB684FE" w14:textId="0CDC4AA2" w:rsidR="00D148E0" w:rsidRPr="00BC7831" w:rsidRDefault="00D17635" w:rsidP="001C6B07">
      <w:pPr>
        <w:spacing w:line="480" w:lineRule="auto"/>
        <w:ind w:firstLine="360"/>
        <w:rPr>
          <w:rFonts w:ascii="Arial" w:hAnsi="Arial" w:cs="Arial"/>
          <w:sz w:val="22"/>
          <w:szCs w:val="22"/>
        </w:rPr>
      </w:pPr>
      <w:r w:rsidRPr="00BC7831">
        <w:rPr>
          <w:rFonts w:ascii="Arial" w:hAnsi="Arial" w:cs="Arial"/>
          <w:sz w:val="22"/>
          <w:szCs w:val="22"/>
        </w:rPr>
        <w:t xml:space="preserve">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We controlled for these confounders in main models with the degree of flexibility that resulted in the best test model fit. In models with the outcome of respiratory hospitalizations, we controlled for precipitation linearly, and in models for CVD outcomes, with 2 degrees of freedom. Wind speed was modeled with 3 degrees of freedom across outcomes. </w:t>
      </w:r>
    </w:p>
    <w:p w14:paraId="04BEC167" w14:textId="39358FC8" w:rsidR="007224A4" w:rsidRPr="00BC7831"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both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R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 and constrained these lags.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of freedom on the lag dimension,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w:t>
      </w:r>
      <w:proofErr w:type="spellStart"/>
      <w:r w:rsidR="009B1B5D" w:rsidRPr="00BC7831">
        <w:rPr>
          <w:rFonts w:ascii="Arial" w:hAnsi="Arial" w:cs="Arial"/>
          <w:sz w:val="22"/>
          <w:szCs w:val="22"/>
        </w:rPr>
        <w:t>qAICs</w:t>
      </w:r>
      <w:proofErr w:type="spellEnd"/>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was appropriate for respiratory outcomes. </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lastRenderedPageBreak/>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179B4E3F"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We stratified analyses by age, for those age 75+ and &lt;75, 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r w:rsidR="00894552" w:rsidRPr="00BC7831">
        <w:rPr>
          <w:rFonts w:ascii="Arial" w:hAnsi="Arial" w:cs="Arial"/>
          <w:sz w:val="22"/>
          <w:szCs w:val="22"/>
        </w:rPr>
        <w:t>poverty</w:t>
      </w:r>
      <w:r w:rsidR="005072ED" w:rsidRPr="00BC7831">
        <w:rPr>
          <w:rFonts w:ascii="Arial" w:hAnsi="Arial" w:cs="Arial"/>
          <w:sz w:val="22"/>
          <w:szCs w:val="22"/>
        </w:rPr>
        <w:t xml:space="preserve"> status. We 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Medicare beneficiaries using DME by county. </w:t>
      </w:r>
      <w:r w:rsidR="009F6675" w:rsidRPr="00BC7831">
        <w:rPr>
          <w:rFonts w:ascii="Arial" w:hAnsi="Arial" w:cs="Arial"/>
          <w:sz w:val="22"/>
          <w:szCs w:val="22"/>
        </w:rPr>
        <w:t xml:space="preserve">We </w:t>
      </w:r>
      <w:r w:rsidR="0084502E" w:rsidRPr="00BC7831">
        <w:rPr>
          <w:rFonts w:ascii="Arial" w:hAnsi="Arial" w:cs="Arial"/>
          <w:sz w:val="22"/>
          <w:szCs w:val="22"/>
        </w:rPr>
        <w:t xml:space="preserve">used </w:t>
      </w:r>
      <w:proofErr w:type="spellStart"/>
      <w:proofErr w:type="gramStart"/>
      <w:r w:rsidR="00E931F1" w:rsidRPr="00BC7831">
        <w:rPr>
          <w:rFonts w:ascii="Arial" w:hAnsi="Arial" w:cs="Arial"/>
          <w:sz w:val="22"/>
          <w:szCs w:val="22"/>
        </w:rPr>
        <w:t>emPOWER</w:t>
      </w:r>
      <w:proofErr w:type="spellEnd"/>
      <w:proofErr w:type="gramEnd"/>
      <w:r w:rsidR="00E931F1" w:rsidRPr="00BC7831">
        <w:rPr>
          <w:rFonts w:ascii="Arial" w:hAnsi="Arial" w:cs="Arial"/>
          <w:sz w:val="22"/>
          <w:szCs w:val="22"/>
        </w:rPr>
        <w:t xml:space="preserve"> data to estimate 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those 65+) </w:t>
      </w:r>
      <w:r w:rsidR="00415DFA" w:rsidRPr="00BC7831">
        <w:rPr>
          <w:rFonts w:ascii="Arial" w:hAnsi="Arial" w:cs="Arial"/>
          <w:sz w:val="22"/>
          <w:szCs w:val="22"/>
        </w:rPr>
        <w:t xml:space="preserve">using DME, and the total number of beneficiaries.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DME use</w:t>
      </w:r>
      <w:r w:rsidR="008D34E0" w:rsidRPr="00BC7831">
        <w:rPr>
          <w:rFonts w:ascii="Arial" w:hAnsi="Arial" w:cs="Arial"/>
          <w:sz w:val="22"/>
          <w:szCs w:val="22"/>
        </w:rPr>
        <w:t xml:space="preserve">rs.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D0605AE" w14:textId="10A41908" w:rsidR="00DC13AC" w:rsidRPr="00BC7831" w:rsidRDefault="008B2C1D" w:rsidP="001C6B07">
      <w:pPr>
        <w:spacing w:line="480" w:lineRule="auto"/>
        <w:rPr>
          <w:rFonts w:ascii="Arial" w:hAnsi="Arial" w:cs="Arial"/>
          <w:sz w:val="22"/>
          <w:szCs w:val="22"/>
        </w:rPr>
      </w:pPr>
      <w:r w:rsidRPr="00BC7831">
        <w:rPr>
          <w:rFonts w:ascii="Arial" w:hAnsi="Arial" w:cs="Arial"/>
          <w:sz w:val="22"/>
          <w:szCs w:val="22"/>
        </w:rPr>
        <w:tab/>
        <w:t xml:space="preserve">We included </w:t>
      </w:r>
      <w:r w:rsidR="006A2C02" w:rsidRPr="00BC7831">
        <w:rPr>
          <w:rFonts w:ascii="Arial" w:hAnsi="Arial" w:cs="Arial"/>
          <w:sz w:val="22"/>
          <w:szCs w:val="22"/>
        </w:rPr>
        <w:t>2,161</w:t>
      </w:r>
      <w:r w:rsidRPr="00BC7831">
        <w:rPr>
          <w:rFonts w:ascii="Arial" w:hAnsi="Arial" w:cs="Arial"/>
          <w:sz w:val="22"/>
          <w:szCs w:val="22"/>
        </w:rPr>
        <w:t xml:space="preserve"> counties in our final analysis, covering </w:t>
      </w:r>
      <w:r w:rsidR="006A2C02" w:rsidRPr="00BC7831">
        <w:rPr>
          <w:rFonts w:ascii="Arial" w:hAnsi="Arial" w:cs="Arial"/>
          <w:sz w:val="22"/>
          <w:szCs w:val="22"/>
        </w:rPr>
        <w:t>71.06%</w:t>
      </w:r>
      <w:r w:rsidRPr="00BC7831">
        <w:rPr>
          <w:rFonts w:ascii="Arial" w:hAnsi="Arial" w:cs="Arial"/>
          <w:sz w:val="22"/>
          <w:szCs w:val="22"/>
        </w:rPr>
        <w:t xml:space="preserve"> </w:t>
      </w:r>
      <w:r w:rsidR="00164403" w:rsidRPr="00BC7831">
        <w:rPr>
          <w:rFonts w:ascii="Arial" w:hAnsi="Arial" w:cs="Arial"/>
          <w:sz w:val="22"/>
          <w:szCs w:val="22"/>
        </w:rPr>
        <w:t xml:space="preserve">of </w:t>
      </w:r>
      <w:r w:rsidR="00A26117" w:rsidRPr="00BC7831">
        <w:rPr>
          <w:rFonts w:ascii="Arial" w:hAnsi="Arial" w:cs="Arial"/>
          <w:sz w:val="22"/>
          <w:szCs w:val="22"/>
        </w:rPr>
        <w:t xml:space="preserve">Medicare fee-for-service </w:t>
      </w:r>
      <w:r w:rsidRPr="00BC7831">
        <w:rPr>
          <w:rFonts w:ascii="Arial" w:hAnsi="Arial" w:cs="Arial"/>
          <w:sz w:val="22"/>
          <w:szCs w:val="22"/>
        </w:rPr>
        <w:t xml:space="preserve">beneficiaries. </w:t>
      </w:r>
      <w:r w:rsidR="00333ACC" w:rsidRPr="00BC7831">
        <w:rPr>
          <w:rFonts w:ascii="Arial" w:hAnsi="Arial" w:cs="Arial"/>
          <w:sz w:val="22"/>
          <w:szCs w:val="22"/>
        </w:rPr>
        <w:t>The number of county beneficiaries</w:t>
      </w:r>
      <w:r w:rsidR="00213C45" w:rsidRPr="00BC7831">
        <w:rPr>
          <w:rFonts w:ascii="Arial" w:hAnsi="Arial" w:cs="Arial"/>
          <w:sz w:val="22"/>
          <w:szCs w:val="22"/>
        </w:rPr>
        <w:t xml:space="preserve"> for included counties ranged</w:t>
      </w:r>
      <w:r w:rsidR="00333ACC" w:rsidRPr="00BC7831">
        <w:rPr>
          <w:rFonts w:ascii="Arial" w:hAnsi="Arial" w:cs="Arial"/>
          <w:sz w:val="22"/>
          <w:szCs w:val="22"/>
        </w:rPr>
        <w:t xml:space="preserve"> from </w:t>
      </w:r>
      <w:r w:rsidR="00D77C8D" w:rsidRPr="00BC7831">
        <w:rPr>
          <w:rFonts w:ascii="Arial" w:hAnsi="Arial" w:cs="Arial"/>
          <w:sz w:val="22"/>
          <w:szCs w:val="22"/>
          <w:highlight w:val="yellow"/>
        </w:rPr>
        <w:t>501</w:t>
      </w:r>
      <w:r w:rsidR="00333ACC" w:rsidRPr="00BC7831">
        <w:rPr>
          <w:rFonts w:ascii="Arial" w:hAnsi="Arial" w:cs="Arial"/>
          <w:sz w:val="22"/>
          <w:szCs w:val="22"/>
          <w:highlight w:val="yellow"/>
        </w:rPr>
        <w:t xml:space="preserve"> to </w:t>
      </w:r>
      <w:r w:rsidR="00D77C8D" w:rsidRPr="00BC7831">
        <w:rPr>
          <w:rFonts w:ascii="Arial" w:hAnsi="Arial" w:cs="Arial"/>
          <w:sz w:val="22"/>
          <w:szCs w:val="22"/>
        </w:rPr>
        <w:t>252,004</w:t>
      </w:r>
      <w:r w:rsidR="00333ACC" w:rsidRPr="00BC7831">
        <w:rPr>
          <w:rFonts w:ascii="Arial" w:hAnsi="Arial" w:cs="Arial"/>
          <w:sz w:val="22"/>
          <w:szCs w:val="22"/>
        </w:rPr>
        <w:t xml:space="preserve">. </w:t>
      </w:r>
      <w:r w:rsidRPr="00BC7831">
        <w:rPr>
          <w:rFonts w:ascii="Arial" w:hAnsi="Arial" w:cs="Arial"/>
          <w:sz w:val="22"/>
          <w:szCs w:val="22"/>
        </w:rPr>
        <w:t xml:space="preserve">There were on average </w:t>
      </w:r>
      <w:r w:rsidR="00F23A62" w:rsidRPr="00BC7831">
        <w:rPr>
          <w:rFonts w:ascii="Arial" w:hAnsi="Arial" w:cs="Arial"/>
          <w:sz w:val="22"/>
          <w:szCs w:val="22"/>
          <w:highlight w:val="yellow"/>
        </w:rPr>
        <w:t>7</w:t>
      </w:r>
      <w:r w:rsidR="0051349C" w:rsidRPr="00BC7831">
        <w:rPr>
          <w:rFonts w:ascii="Arial" w:hAnsi="Arial" w:cs="Arial"/>
          <w:sz w:val="22"/>
          <w:szCs w:val="22"/>
          <w:highlight w:val="yellow"/>
        </w:rPr>
        <w:t>.</w:t>
      </w:r>
      <w:r w:rsidR="00F23A62" w:rsidRPr="00BC7831">
        <w:rPr>
          <w:rFonts w:ascii="Arial" w:hAnsi="Arial" w:cs="Arial"/>
          <w:sz w:val="22"/>
          <w:szCs w:val="22"/>
          <w:highlight w:val="yellow"/>
        </w:rPr>
        <w:t>3</w:t>
      </w:r>
      <w:r w:rsidRPr="00BC7831">
        <w:rPr>
          <w:rFonts w:ascii="Arial" w:hAnsi="Arial" w:cs="Arial"/>
          <w:sz w:val="22"/>
          <w:szCs w:val="22"/>
          <w:highlight w:val="yellow"/>
        </w:rPr>
        <w:t xml:space="preserve"> county-level 8+ hour power </w:t>
      </w:r>
      <w:r w:rsidR="00CD42C7" w:rsidRPr="00BC7831">
        <w:rPr>
          <w:rFonts w:ascii="Arial" w:hAnsi="Arial" w:cs="Arial"/>
          <w:sz w:val="22"/>
          <w:szCs w:val="22"/>
          <w:highlight w:val="yellow"/>
        </w:rPr>
        <w:t>outages</w:t>
      </w:r>
      <w:r w:rsidRPr="00BC7831">
        <w:rPr>
          <w:rFonts w:ascii="Arial" w:hAnsi="Arial" w:cs="Arial"/>
          <w:sz w:val="22"/>
          <w:szCs w:val="22"/>
          <w:highlight w:val="yellow"/>
        </w:rPr>
        <w:t xml:space="preserve"> affecting </w:t>
      </w:r>
      <w:r w:rsidR="00846FE0" w:rsidRPr="00BC7831">
        <w:rPr>
          <w:rFonts w:ascii="Arial" w:eastAsia="Garamond" w:hAnsi="Arial" w:cs="Arial"/>
        </w:rPr>
        <w:t>≥</w:t>
      </w:r>
      <w:r w:rsidRPr="00BC7831">
        <w:rPr>
          <w:rFonts w:ascii="Arial" w:hAnsi="Arial" w:cs="Arial"/>
          <w:sz w:val="22"/>
          <w:szCs w:val="22"/>
          <w:highlight w:val="yellow"/>
        </w:rPr>
        <w:t xml:space="preserve">1% of county customers in 2018. </w:t>
      </w:r>
      <w:r w:rsidR="00CD42C7" w:rsidRPr="00BC7831">
        <w:rPr>
          <w:rFonts w:ascii="Arial" w:hAnsi="Arial" w:cs="Arial"/>
          <w:sz w:val="22"/>
          <w:szCs w:val="22"/>
          <w:highlight w:val="yellow"/>
        </w:rPr>
        <w:t>T</w:t>
      </w:r>
      <w:r w:rsidR="00CD42C7" w:rsidRPr="00BC7831">
        <w:rPr>
          <w:rFonts w:ascii="Arial" w:hAnsi="Arial" w:cs="Arial"/>
          <w:sz w:val="22"/>
          <w:szCs w:val="22"/>
        </w:rPr>
        <w:t xml:space="preserve">he total number of county-days </w:t>
      </w:r>
      <w:r w:rsidR="00A25757" w:rsidRPr="00BC7831">
        <w:rPr>
          <w:rFonts w:ascii="Arial" w:hAnsi="Arial" w:cs="Arial"/>
          <w:sz w:val="22"/>
          <w:szCs w:val="22"/>
        </w:rPr>
        <w:t>exposed to</w:t>
      </w:r>
      <w:r w:rsidR="00CD42C7" w:rsidRPr="00BC7831">
        <w:rPr>
          <w:rFonts w:ascii="Arial" w:hAnsi="Arial" w:cs="Arial"/>
          <w:sz w:val="22"/>
          <w:szCs w:val="22"/>
        </w:rPr>
        <w:t xml:space="preserve"> power outage </w:t>
      </w:r>
      <w:r w:rsidR="00CD42C7" w:rsidRPr="00BC7831">
        <w:rPr>
          <w:rFonts w:ascii="Arial" w:hAnsi="Arial" w:cs="Arial"/>
          <w:sz w:val="22"/>
          <w:szCs w:val="22"/>
          <w:highlight w:val="yellow"/>
        </w:rPr>
        <w:t xml:space="preserve">was </w:t>
      </w:r>
      <w:r w:rsidR="00C630B2" w:rsidRPr="00BC7831">
        <w:rPr>
          <w:rFonts w:ascii="Arial" w:hAnsi="Arial" w:cs="Arial"/>
          <w:sz w:val="22"/>
          <w:szCs w:val="22"/>
        </w:rPr>
        <w:t>15</w:t>
      </w:r>
      <w:r w:rsidR="00367FC7" w:rsidRPr="00BC7831">
        <w:rPr>
          <w:rFonts w:ascii="Arial" w:hAnsi="Arial" w:cs="Arial"/>
          <w:sz w:val="22"/>
          <w:szCs w:val="22"/>
        </w:rPr>
        <w:t>,</w:t>
      </w:r>
      <w:r w:rsidR="00C630B2" w:rsidRPr="00BC7831">
        <w:rPr>
          <w:rFonts w:ascii="Arial" w:hAnsi="Arial" w:cs="Arial"/>
          <w:sz w:val="22"/>
          <w:szCs w:val="22"/>
        </w:rPr>
        <w:t>990</w:t>
      </w:r>
      <w:r w:rsidR="00E60AA2" w:rsidRPr="00BC7831">
        <w:rPr>
          <w:rFonts w:ascii="Arial" w:hAnsi="Arial" w:cs="Arial"/>
          <w:sz w:val="22"/>
          <w:szCs w:val="22"/>
          <w:highlight w:val="yellow"/>
        </w:rPr>
        <w:t xml:space="preserve">; </w:t>
      </w:r>
      <w:r w:rsidR="00C630B2" w:rsidRPr="00BC7831">
        <w:rPr>
          <w:rFonts w:ascii="Arial" w:hAnsi="Arial" w:cs="Arial"/>
          <w:sz w:val="22"/>
          <w:szCs w:val="22"/>
          <w:highlight w:val="yellow"/>
        </w:rPr>
        <w:t>2.02</w:t>
      </w:r>
      <w:r w:rsidR="00CD42C7" w:rsidRPr="00BC7831">
        <w:rPr>
          <w:rFonts w:ascii="Arial" w:hAnsi="Arial" w:cs="Arial"/>
          <w:sz w:val="22"/>
          <w:szCs w:val="22"/>
          <w:highlight w:val="yellow"/>
        </w:rPr>
        <w:t xml:space="preserve">% of </w:t>
      </w:r>
      <w:r w:rsidR="00E60AA2" w:rsidRPr="00BC7831">
        <w:rPr>
          <w:rFonts w:ascii="Arial" w:hAnsi="Arial" w:cs="Arial"/>
          <w:sz w:val="22"/>
          <w:szCs w:val="22"/>
          <w:highlight w:val="yellow"/>
        </w:rPr>
        <w:t>county-</w:t>
      </w:r>
      <w:r w:rsidR="00CD42C7" w:rsidRPr="00BC7831">
        <w:rPr>
          <w:rFonts w:ascii="Arial" w:hAnsi="Arial" w:cs="Arial"/>
          <w:sz w:val="22"/>
          <w:szCs w:val="22"/>
          <w:highlight w:val="yellow"/>
        </w:rPr>
        <w:t>days</w:t>
      </w:r>
      <w:r w:rsidR="00E60AA2" w:rsidRPr="00BC7831">
        <w:rPr>
          <w:rFonts w:ascii="Arial" w:hAnsi="Arial" w:cs="Arial"/>
          <w:sz w:val="22"/>
          <w:szCs w:val="22"/>
          <w:highlight w:val="yellow"/>
        </w:rPr>
        <w:t>.</w:t>
      </w:r>
      <w:r w:rsidR="009002E2" w:rsidRPr="00BC7831">
        <w:rPr>
          <w:rFonts w:ascii="Arial" w:hAnsi="Arial" w:cs="Arial"/>
          <w:sz w:val="22"/>
          <w:szCs w:val="22"/>
        </w:rPr>
        <w:t xml:space="preserve"> </w:t>
      </w:r>
      <w:r w:rsidR="009002E2" w:rsidRPr="00BC7831">
        <w:rPr>
          <w:rFonts w:ascii="Arial" w:hAnsi="Arial" w:cs="Arial"/>
          <w:sz w:val="22"/>
          <w:szCs w:val="22"/>
          <w:highlight w:val="yellow"/>
        </w:rPr>
        <w:t>The mean daily</w:t>
      </w:r>
      <w:r w:rsidR="003D01E0" w:rsidRPr="00BC7831">
        <w:rPr>
          <w:rFonts w:ascii="Arial" w:hAnsi="Arial" w:cs="Arial"/>
          <w:sz w:val="22"/>
          <w:szCs w:val="22"/>
          <w:highlight w:val="yellow"/>
        </w:rPr>
        <w:t xml:space="preserve"> county-level</w:t>
      </w:r>
      <w:r w:rsidR="009002E2" w:rsidRPr="00BC7831">
        <w:rPr>
          <w:rFonts w:ascii="Arial" w:hAnsi="Arial" w:cs="Arial"/>
          <w:sz w:val="22"/>
          <w:szCs w:val="22"/>
          <w:highlight w:val="yellow"/>
        </w:rPr>
        <w:t xml:space="preserve"> CVD </w:t>
      </w:r>
      <w:r w:rsidR="00572CA2" w:rsidRPr="00BC7831">
        <w:rPr>
          <w:rFonts w:ascii="Arial" w:hAnsi="Arial" w:cs="Arial"/>
          <w:sz w:val="22"/>
          <w:szCs w:val="22"/>
          <w:highlight w:val="yellow"/>
        </w:rPr>
        <w:t>hospitalization</w:t>
      </w:r>
      <w:r w:rsidR="009002E2" w:rsidRPr="00BC7831">
        <w:rPr>
          <w:rFonts w:ascii="Arial" w:hAnsi="Arial" w:cs="Arial"/>
          <w:sz w:val="22"/>
          <w:szCs w:val="22"/>
          <w:highlight w:val="yellow"/>
        </w:rPr>
        <w:t xml:space="preserve"> rate</w:t>
      </w:r>
      <w:r w:rsidR="004E4C81" w:rsidRPr="00BC7831">
        <w:rPr>
          <w:rFonts w:ascii="Arial" w:hAnsi="Arial" w:cs="Arial"/>
          <w:sz w:val="22"/>
          <w:szCs w:val="22"/>
          <w:highlight w:val="yellow"/>
        </w:rPr>
        <w:t xml:space="preserve"> was </w:t>
      </w:r>
      <w:r w:rsidR="00E3245A" w:rsidRPr="00BC7831">
        <w:rPr>
          <w:rFonts w:ascii="Arial" w:hAnsi="Arial" w:cs="Arial"/>
          <w:sz w:val="22"/>
          <w:szCs w:val="22"/>
          <w:highlight w:val="yellow"/>
        </w:rPr>
        <w:t>3.23</w:t>
      </w:r>
      <w:r w:rsidR="004E4C81" w:rsidRPr="00BC7831">
        <w:rPr>
          <w:rFonts w:ascii="Arial" w:hAnsi="Arial" w:cs="Arial"/>
          <w:sz w:val="22"/>
          <w:szCs w:val="22"/>
          <w:highlight w:val="yellow"/>
        </w:rPr>
        <w:t xml:space="preserve">, and the respiratory rate was </w:t>
      </w:r>
      <w:r w:rsidR="0074781B" w:rsidRPr="00BC7831">
        <w:rPr>
          <w:rFonts w:ascii="Arial" w:hAnsi="Arial" w:cs="Arial"/>
          <w:sz w:val="22"/>
          <w:szCs w:val="22"/>
          <w:highlight w:val="yellow"/>
        </w:rPr>
        <w:t>2.</w:t>
      </w:r>
      <w:r w:rsidR="00E3245A" w:rsidRPr="00BC7831">
        <w:rPr>
          <w:rFonts w:ascii="Arial" w:hAnsi="Arial" w:cs="Arial"/>
          <w:sz w:val="22"/>
          <w:szCs w:val="22"/>
          <w:highlight w:val="yellow"/>
        </w:rPr>
        <w:t>25</w:t>
      </w:r>
      <w:r w:rsidR="004E4C81" w:rsidRPr="00BC7831">
        <w:rPr>
          <w:rFonts w:ascii="Arial" w:hAnsi="Arial" w:cs="Arial"/>
          <w:sz w:val="22"/>
          <w:szCs w:val="22"/>
          <w:highlight w:val="yellow"/>
        </w:rPr>
        <w:t>.</w:t>
      </w:r>
      <w:r w:rsidR="004E4C81" w:rsidRPr="00BC7831">
        <w:rPr>
          <w:rFonts w:ascii="Arial" w:hAnsi="Arial" w:cs="Arial"/>
          <w:sz w:val="22"/>
          <w:szCs w:val="22"/>
        </w:rPr>
        <w:t xml:space="preserve"> </w:t>
      </w:r>
      <w:r w:rsidR="00334D16" w:rsidRPr="00BC7831">
        <w:rPr>
          <w:rFonts w:ascii="Arial" w:hAnsi="Arial" w:cs="Arial"/>
          <w:sz w:val="22"/>
          <w:szCs w:val="22"/>
          <w:highlight w:val="yellow"/>
        </w:rPr>
        <w:t>The most co</w:t>
      </w:r>
      <w:r w:rsidR="00FA10E6" w:rsidRPr="00BC7831">
        <w:rPr>
          <w:rFonts w:ascii="Arial" w:hAnsi="Arial" w:cs="Arial"/>
          <w:sz w:val="22"/>
          <w:szCs w:val="22"/>
          <w:highlight w:val="yellow"/>
        </w:rPr>
        <w:t>mmon</w:t>
      </w:r>
      <w:r w:rsidR="00183892" w:rsidRPr="00BC7831">
        <w:rPr>
          <w:rFonts w:ascii="Arial" w:hAnsi="Arial" w:cs="Arial"/>
          <w:sz w:val="22"/>
          <w:szCs w:val="22"/>
          <w:highlight w:val="yellow"/>
        </w:rPr>
        <w:t xml:space="preserve"> </w:t>
      </w:r>
      <w:r w:rsidR="00334D16" w:rsidRPr="00BC7831">
        <w:rPr>
          <w:rFonts w:ascii="Arial" w:hAnsi="Arial" w:cs="Arial"/>
          <w:sz w:val="22"/>
          <w:szCs w:val="22"/>
          <w:highlight w:val="yellow"/>
        </w:rPr>
        <w:t xml:space="preserve">causes of </w:t>
      </w:r>
      <w:r w:rsidR="00344836" w:rsidRPr="00BC7831">
        <w:rPr>
          <w:rFonts w:ascii="Arial" w:hAnsi="Arial" w:cs="Arial"/>
          <w:sz w:val="22"/>
          <w:szCs w:val="22"/>
          <w:highlight w:val="yellow"/>
        </w:rPr>
        <w:t xml:space="preserve">emergency </w:t>
      </w:r>
      <w:r w:rsidR="00334D16" w:rsidRPr="00BC7831">
        <w:rPr>
          <w:rFonts w:ascii="Arial" w:hAnsi="Arial" w:cs="Arial"/>
          <w:sz w:val="22"/>
          <w:szCs w:val="22"/>
          <w:highlight w:val="yellow"/>
        </w:rPr>
        <w:t xml:space="preserve">CVD </w:t>
      </w:r>
      <w:r w:rsidR="00572CA2" w:rsidRPr="00BC7831">
        <w:rPr>
          <w:rFonts w:ascii="Arial" w:hAnsi="Arial" w:cs="Arial"/>
          <w:sz w:val="22"/>
          <w:szCs w:val="22"/>
          <w:highlight w:val="yellow"/>
        </w:rPr>
        <w:t>hospitalization</w:t>
      </w:r>
      <w:r w:rsidR="00334D16" w:rsidRPr="00BC7831">
        <w:rPr>
          <w:rFonts w:ascii="Arial" w:hAnsi="Arial" w:cs="Arial"/>
          <w:sz w:val="22"/>
          <w:szCs w:val="22"/>
          <w:highlight w:val="yellow"/>
        </w:rPr>
        <w:t xml:space="preserve"> were </w:t>
      </w:r>
      <w:r w:rsidR="00664853" w:rsidRPr="00BC7831">
        <w:rPr>
          <w:rFonts w:ascii="Arial" w:hAnsi="Arial" w:cs="Arial"/>
          <w:sz w:val="22"/>
          <w:szCs w:val="22"/>
        </w:rPr>
        <w:t>hypertension</w:t>
      </w:r>
      <w:r w:rsidR="00F54E41" w:rsidRPr="00BC7831">
        <w:rPr>
          <w:rFonts w:ascii="Arial" w:hAnsi="Arial" w:cs="Arial"/>
          <w:sz w:val="22"/>
          <w:szCs w:val="22"/>
        </w:rPr>
        <w:t xml:space="preserve">, </w:t>
      </w:r>
      <w:r w:rsidR="0081645D" w:rsidRPr="00BC7831">
        <w:rPr>
          <w:rFonts w:ascii="Arial" w:hAnsi="Arial" w:cs="Arial"/>
          <w:sz w:val="22"/>
          <w:szCs w:val="22"/>
        </w:rPr>
        <w:t xml:space="preserve">atherosclerotic heart disease (I25.10), </w:t>
      </w:r>
      <w:r w:rsidR="00FC1A66" w:rsidRPr="00BC7831">
        <w:rPr>
          <w:rFonts w:ascii="Arial" w:hAnsi="Arial" w:cs="Arial"/>
          <w:sz w:val="22"/>
          <w:szCs w:val="22"/>
        </w:rPr>
        <w:t>a</w:t>
      </w:r>
      <w:r w:rsidR="00AF0311" w:rsidRPr="00BC7831">
        <w:rPr>
          <w:rFonts w:ascii="Arial" w:hAnsi="Arial" w:cs="Arial"/>
          <w:sz w:val="22"/>
          <w:szCs w:val="22"/>
        </w:rPr>
        <w:t>cute on chronic diastolic (congestive) heart failure (</w:t>
      </w:r>
      <w:r w:rsidR="002E5699" w:rsidRPr="00BC7831">
        <w:rPr>
          <w:rFonts w:ascii="Arial" w:hAnsi="Arial" w:cs="Arial"/>
          <w:sz w:val="22"/>
          <w:szCs w:val="22"/>
        </w:rPr>
        <w:t>I50.33</w:t>
      </w:r>
      <w:r w:rsidR="007316D1" w:rsidRPr="00BC7831">
        <w:rPr>
          <w:rFonts w:ascii="Arial" w:hAnsi="Arial" w:cs="Arial"/>
          <w:sz w:val="22"/>
          <w:szCs w:val="22"/>
        </w:rPr>
        <w:t xml:space="preserve">) </w:t>
      </w:r>
      <w:r w:rsidR="0081645D" w:rsidRPr="00BC7831">
        <w:rPr>
          <w:rFonts w:ascii="Arial" w:hAnsi="Arial" w:cs="Arial"/>
          <w:sz w:val="22"/>
          <w:szCs w:val="22"/>
        </w:rPr>
        <w:t xml:space="preserve">and </w:t>
      </w:r>
      <w:r w:rsidR="009D681E" w:rsidRPr="00BC7831">
        <w:rPr>
          <w:rFonts w:ascii="Arial" w:hAnsi="Arial" w:cs="Arial"/>
          <w:sz w:val="22"/>
          <w:szCs w:val="22"/>
        </w:rPr>
        <w:t>unspecified atrial fibrillation (</w:t>
      </w:r>
      <w:r w:rsidR="009D681E" w:rsidRPr="00BC7831">
        <w:rPr>
          <w:rStyle w:val="hgkelc"/>
          <w:rFonts w:ascii="Arial" w:hAnsi="Arial" w:cs="Arial"/>
          <w:sz w:val="22"/>
          <w:szCs w:val="22"/>
          <w:lang w:val="en"/>
        </w:rPr>
        <w:t xml:space="preserve">I48. 91). </w:t>
      </w:r>
      <w:r w:rsidR="009D681E" w:rsidRPr="00BC7831">
        <w:rPr>
          <w:rFonts w:ascii="Arial" w:hAnsi="Arial" w:cs="Arial"/>
          <w:sz w:val="22"/>
          <w:szCs w:val="22"/>
          <w:highlight w:val="yellow"/>
        </w:rPr>
        <w:t xml:space="preserve">The </w:t>
      </w:r>
      <w:r w:rsidR="00334D16" w:rsidRPr="00BC7831">
        <w:rPr>
          <w:rFonts w:ascii="Arial" w:hAnsi="Arial" w:cs="Arial"/>
          <w:sz w:val="22"/>
          <w:szCs w:val="22"/>
          <w:highlight w:val="yellow"/>
        </w:rPr>
        <w:t xml:space="preserve">most common </w:t>
      </w:r>
      <w:r w:rsidR="00334D16" w:rsidRPr="00BC7831">
        <w:rPr>
          <w:rFonts w:ascii="Arial" w:hAnsi="Arial" w:cs="Arial"/>
          <w:sz w:val="22"/>
          <w:szCs w:val="22"/>
          <w:highlight w:val="yellow"/>
        </w:rPr>
        <w:lastRenderedPageBreak/>
        <w:t xml:space="preserve">causes of </w:t>
      </w:r>
      <w:r w:rsidR="00460B31" w:rsidRPr="00BC7831">
        <w:rPr>
          <w:rFonts w:ascii="Arial" w:hAnsi="Arial" w:cs="Arial"/>
          <w:sz w:val="22"/>
          <w:szCs w:val="22"/>
          <w:highlight w:val="yellow"/>
        </w:rPr>
        <w:t xml:space="preserve">emergency </w:t>
      </w:r>
      <w:r w:rsidR="00334D16" w:rsidRPr="00BC7831">
        <w:rPr>
          <w:rFonts w:ascii="Arial" w:hAnsi="Arial" w:cs="Arial"/>
          <w:sz w:val="22"/>
          <w:szCs w:val="22"/>
          <w:highlight w:val="yellow"/>
        </w:rPr>
        <w:t xml:space="preserve">respiratory </w:t>
      </w:r>
      <w:r w:rsidR="00572CA2" w:rsidRPr="00BC7831">
        <w:rPr>
          <w:rFonts w:ascii="Arial" w:hAnsi="Arial" w:cs="Arial"/>
          <w:sz w:val="22"/>
          <w:szCs w:val="22"/>
          <w:highlight w:val="yellow"/>
        </w:rPr>
        <w:t>hospitalization</w:t>
      </w:r>
      <w:r w:rsidR="00334D16" w:rsidRPr="00BC7831">
        <w:rPr>
          <w:rFonts w:ascii="Arial" w:hAnsi="Arial" w:cs="Arial"/>
          <w:sz w:val="22"/>
          <w:szCs w:val="22"/>
          <w:highlight w:val="yellow"/>
        </w:rPr>
        <w:t xml:space="preserve"> were</w:t>
      </w:r>
      <w:r w:rsidR="005A1FEA" w:rsidRPr="00BC7831">
        <w:rPr>
          <w:rFonts w:ascii="Arial" w:hAnsi="Arial" w:cs="Arial"/>
          <w:sz w:val="22"/>
          <w:szCs w:val="22"/>
        </w:rPr>
        <w:t xml:space="preserve"> </w:t>
      </w:r>
      <w:r w:rsidR="00B6794E" w:rsidRPr="00BC7831">
        <w:rPr>
          <w:rFonts w:ascii="Arial" w:hAnsi="Arial" w:cs="Arial"/>
          <w:sz w:val="22"/>
          <w:szCs w:val="22"/>
        </w:rPr>
        <w:t>a</w:t>
      </w:r>
      <w:r w:rsidR="00AB5D43" w:rsidRPr="00BC7831">
        <w:rPr>
          <w:rFonts w:ascii="Arial" w:hAnsi="Arial" w:cs="Arial"/>
          <w:sz w:val="22"/>
          <w:szCs w:val="22"/>
        </w:rPr>
        <w:t>cute respiratory failure with hypoxia (J</w:t>
      </w:r>
      <w:r w:rsidR="008A2D41" w:rsidRPr="00BC7831">
        <w:rPr>
          <w:rFonts w:ascii="Arial" w:hAnsi="Arial" w:cs="Arial"/>
          <w:sz w:val="22"/>
          <w:szCs w:val="22"/>
        </w:rPr>
        <w:t xml:space="preserve">96.01), </w:t>
      </w:r>
      <w:r w:rsidR="002772BB" w:rsidRPr="00BC7831">
        <w:rPr>
          <w:rFonts w:ascii="Arial" w:hAnsi="Arial" w:cs="Arial"/>
          <w:sz w:val="22"/>
          <w:szCs w:val="22"/>
        </w:rPr>
        <w:t>acute COPD exacerbation (J44</w:t>
      </w:r>
      <w:r w:rsidR="0073292F" w:rsidRPr="00BC7831">
        <w:rPr>
          <w:rFonts w:ascii="Arial" w:hAnsi="Arial" w:cs="Arial"/>
          <w:sz w:val="22"/>
          <w:szCs w:val="22"/>
        </w:rPr>
        <w:t>.</w:t>
      </w:r>
      <w:r w:rsidR="002772BB" w:rsidRPr="00BC7831">
        <w:rPr>
          <w:rFonts w:ascii="Arial" w:hAnsi="Arial" w:cs="Arial"/>
          <w:sz w:val="22"/>
          <w:szCs w:val="22"/>
        </w:rPr>
        <w:t>1</w:t>
      </w:r>
      <w:r w:rsidR="002C2DBE" w:rsidRPr="00BC7831">
        <w:rPr>
          <w:rFonts w:ascii="Arial" w:hAnsi="Arial" w:cs="Arial"/>
          <w:sz w:val="22"/>
          <w:szCs w:val="22"/>
        </w:rPr>
        <w:t>)</w:t>
      </w:r>
      <w:r w:rsidR="0042372A" w:rsidRPr="00BC7831">
        <w:rPr>
          <w:rFonts w:ascii="Arial" w:hAnsi="Arial" w:cs="Arial"/>
          <w:sz w:val="22"/>
          <w:szCs w:val="22"/>
        </w:rPr>
        <w:t>, and unspecified COPD</w:t>
      </w:r>
      <w:r w:rsidR="00E73C07" w:rsidRPr="00BC7831">
        <w:rPr>
          <w:rFonts w:ascii="Arial" w:hAnsi="Arial" w:cs="Arial"/>
          <w:sz w:val="22"/>
          <w:szCs w:val="22"/>
        </w:rPr>
        <w:t xml:space="preserve"> (J44.9)</w:t>
      </w:r>
      <w:r w:rsidR="0042372A" w:rsidRPr="00BC7831">
        <w:rPr>
          <w:rFonts w:ascii="Arial" w:hAnsi="Arial" w:cs="Arial"/>
          <w:sz w:val="22"/>
          <w:szCs w:val="22"/>
        </w:rPr>
        <w:t xml:space="preserve">. </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529D9A6B"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r w:rsidR="00AA701D" w:rsidRPr="00BC7831">
        <w:rPr>
          <w:rFonts w:ascii="Arial" w:hAnsi="Arial" w:cs="Arial"/>
          <w:sz w:val="22"/>
          <w:szCs w:val="22"/>
        </w:rPr>
        <w:t xml:space="preserve">power outage </w:t>
      </w:r>
      <w:r w:rsidR="00CF5EBF" w:rsidRPr="00BC7831">
        <w:rPr>
          <w:rFonts w:ascii="Arial" w:hAnsi="Arial" w:cs="Arial"/>
          <w:sz w:val="22"/>
          <w:szCs w:val="22"/>
        </w:rPr>
        <w:t>exposure</w:t>
      </w:r>
      <w:r w:rsidR="00880C39" w:rsidRPr="00BC7831">
        <w:rPr>
          <w:rFonts w:ascii="Arial" w:hAnsi="Arial" w:cs="Arial"/>
          <w:sz w:val="22"/>
          <w:szCs w:val="22"/>
        </w:rPr>
        <w:t>,</w:t>
      </w:r>
      <w:r w:rsidR="00E24446" w:rsidRPr="00BC7831">
        <w:rPr>
          <w:rFonts w:ascii="Arial" w:hAnsi="Arial" w:cs="Arial"/>
          <w:sz w:val="22"/>
          <w:szCs w:val="22"/>
        </w:rPr>
        <w:t xml:space="preserve"> and 6</w:t>
      </w:r>
      <w:r w:rsidR="00CF5EBF" w:rsidRPr="00BC7831">
        <w:rPr>
          <w:rFonts w:ascii="Arial" w:hAnsi="Arial" w:cs="Arial"/>
          <w:sz w:val="22"/>
          <w:szCs w:val="22"/>
        </w:rPr>
        <w:t xml:space="preserve"> days after exposure.</w:t>
      </w:r>
      <w:r w:rsidR="000B33A9" w:rsidRPr="00BC7831">
        <w:rPr>
          <w:rFonts w:ascii="Arial" w:hAnsi="Arial" w:cs="Arial"/>
          <w:sz w:val="22"/>
          <w:szCs w:val="22"/>
        </w:rPr>
        <w:t xml:space="preserve"> </w:t>
      </w:r>
      <w:r w:rsidR="00485754" w:rsidRPr="00BC7831">
        <w:rPr>
          <w:rFonts w:ascii="Arial" w:hAnsi="Arial" w:cs="Arial"/>
          <w:sz w:val="22"/>
          <w:szCs w:val="22"/>
        </w:rPr>
        <w:t xml:space="preserve">Exposure was not associated with increased </w:t>
      </w:r>
      <w:r w:rsidR="00FF07B4" w:rsidRPr="00BC7831">
        <w:rPr>
          <w:rFonts w:ascii="Arial" w:hAnsi="Arial" w:cs="Arial"/>
          <w:sz w:val="22"/>
          <w:szCs w:val="22"/>
        </w:rPr>
        <w:t>hospitalizations</w:t>
      </w:r>
      <w:r w:rsidR="00485754" w:rsidRPr="00BC7831">
        <w:rPr>
          <w:rFonts w:ascii="Arial" w:hAnsi="Arial" w:cs="Arial"/>
          <w:sz w:val="22"/>
          <w:szCs w:val="22"/>
        </w:rPr>
        <w:t xml:space="preserve"> on other lag days. </w:t>
      </w:r>
      <w:r w:rsidR="00FE40B3" w:rsidRPr="00BC7831">
        <w:rPr>
          <w:rFonts w:ascii="Arial" w:hAnsi="Arial" w:cs="Arial"/>
          <w:sz w:val="22"/>
          <w:szCs w:val="22"/>
        </w:rPr>
        <w:t xml:space="preserve">One day following power outage exposure, </w:t>
      </w:r>
      <w:r w:rsidR="000C692E" w:rsidRPr="00BC7831">
        <w:rPr>
          <w:rFonts w:ascii="Arial" w:hAnsi="Arial" w:cs="Arial"/>
          <w:sz w:val="22"/>
          <w:szCs w:val="22"/>
        </w:rPr>
        <w:t xml:space="preserve">the CVD hospitalization rate was on average </w:t>
      </w:r>
      <w:r w:rsidR="000C692E" w:rsidRPr="00BC7831">
        <w:rPr>
          <w:rFonts w:ascii="Arial" w:hAnsi="Arial" w:cs="Arial"/>
          <w:sz w:val="22"/>
          <w:szCs w:val="22"/>
          <w:highlight w:val="yellow"/>
        </w:rPr>
        <w:t>1.02</w:t>
      </w:r>
      <w:r w:rsidR="00FF07B4" w:rsidRPr="00BC7831">
        <w:rPr>
          <w:rFonts w:ascii="Arial" w:hAnsi="Arial" w:cs="Arial"/>
          <w:sz w:val="22"/>
          <w:szCs w:val="22"/>
          <w:highlight w:val="yellow"/>
        </w:rPr>
        <w:t xml:space="preserve"> (CI: </w:t>
      </w:r>
      <w:r w:rsidR="00D03168" w:rsidRPr="00BC7831">
        <w:rPr>
          <w:rFonts w:ascii="Arial" w:hAnsi="Arial" w:cs="Arial"/>
          <w:sz w:val="22"/>
          <w:szCs w:val="22"/>
          <w:highlight w:val="yellow"/>
        </w:rPr>
        <w:t>1.00, 1.01)</w:t>
      </w:r>
      <w:r w:rsidR="00D03168" w:rsidRPr="00BC7831">
        <w:rPr>
          <w:rFonts w:ascii="Arial" w:hAnsi="Arial" w:cs="Arial"/>
          <w:sz w:val="22"/>
          <w:szCs w:val="22"/>
        </w:rPr>
        <w:t xml:space="preserve"> </w:t>
      </w:r>
      <w:r w:rsidR="000C692E" w:rsidRPr="00BC7831">
        <w:rPr>
          <w:rFonts w:ascii="Arial" w:hAnsi="Arial" w:cs="Arial"/>
          <w:sz w:val="22"/>
          <w:szCs w:val="22"/>
        </w:rPr>
        <w:t xml:space="preserve">times higher than on unexposed days. </w:t>
      </w:r>
      <w:r w:rsidR="009142D6" w:rsidRPr="00BC7831">
        <w:rPr>
          <w:rFonts w:ascii="Arial" w:hAnsi="Arial" w:cs="Arial"/>
          <w:sz w:val="22"/>
          <w:szCs w:val="22"/>
        </w:rPr>
        <w:t xml:space="preserve"> </w:t>
      </w:r>
    </w:p>
    <w:p w14:paraId="5937A96D" w14:textId="09D8832A" w:rsidR="00190FD0" w:rsidRPr="00BC7831" w:rsidRDefault="008D2D34" w:rsidP="001C6B07">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r w:rsidR="00A204EE" w:rsidRPr="00BC7831">
        <w:rPr>
          <w:rFonts w:ascii="Arial" w:hAnsi="Arial" w:cs="Arial"/>
          <w:sz w:val="22"/>
          <w:szCs w:val="22"/>
        </w:rPr>
        <w:t xml:space="preserve"> The association between outage exposure and hospitalization was stronger for larger outages. </w:t>
      </w:r>
      <w:r w:rsidR="003D1966" w:rsidRPr="00BC7831">
        <w:rPr>
          <w:rFonts w:ascii="Arial" w:hAnsi="Arial" w:cs="Arial"/>
          <w:sz w:val="22"/>
          <w:szCs w:val="22"/>
        </w:rPr>
        <w:t xml:space="preserve">For outages 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094C" w:rsidRPr="00BC7831">
        <w:rPr>
          <w:rFonts w:ascii="Arial" w:hAnsi="Arial" w:cs="Arial"/>
          <w:sz w:val="22"/>
          <w:szCs w:val="22"/>
        </w:rPr>
        <w:t xml:space="preserve"> CVD rates were more elevated than for 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3D1966" w:rsidRPr="00BC7831">
        <w:rPr>
          <w:rFonts w:ascii="Arial" w:hAnsi="Arial" w:cs="Arial"/>
          <w:sz w:val="22"/>
          <w:szCs w:val="22"/>
        </w:rPr>
        <w:t xml:space="preserve"> </w:t>
      </w:r>
      <w:r w:rsidR="00C16DB0" w:rsidRPr="00BC7831">
        <w:rPr>
          <w:rFonts w:ascii="Arial" w:hAnsi="Arial" w:cs="Arial"/>
          <w:sz w:val="22"/>
          <w:szCs w:val="22"/>
        </w:rPr>
        <w:t>t</w:t>
      </w:r>
      <w:r w:rsidR="00C73F40" w:rsidRPr="00BC7831">
        <w:rPr>
          <w:rFonts w:ascii="Arial" w:hAnsi="Arial" w:cs="Arial"/>
          <w:sz w:val="22"/>
          <w:szCs w:val="22"/>
        </w:rPr>
        <w:t>h</w:t>
      </w:r>
      <w:r w:rsidR="003C094C" w:rsidRPr="00BC7831">
        <w:rPr>
          <w:rFonts w:ascii="Arial" w:hAnsi="Arial" w:cs="Arial"/>
          <w:sz w:val="22"/>
          <w:szCs w:val="22"/>
        </w:rPr>
        <w:t xml:space="preserve">e </w:t>
      </w:r>
      <w:r w:rsidR="00C73F40" w:rsidRPr="00BC7831">
        <w:rPr>
          <w:rFonts w:ascii="Arial" w:hAnsi="Arial" w:cs="Arial"/>
          <w:sz w:val="22"/>
          <w:szCs w:val="22"/>
        </w:rPr>
        <w:t>day after exposure,</w:t>
      </w:r>
      <w:r w:rsidR="003D1966" w:rsidRPr="00BC7831">
        <w:rPr>
          <w:rFonts w:ascii="Arial" w:hAnsi="Arial" w:cs="Arial"/>
          <w:sz w:val="22"/>
          <w:szCs w:val="22"/>
        </w:rPr>
        <w:t xml:space="preserve"> </w:t>
      </w:r>
      <w:r w:rsidR="00137006" w:rsidRPr="00BC7831">
        <w:rPr>
          <w:rFonts w:ascii="Arial" w:hAnsi="Arial" w:cs="Arial"/>
          <w:sz w:val="22"/>
          <w:szCs w:val="22"/>
        </w:rPr>
        <w:t xml:space="preserve">two days after exposure, </w:t>
      </w:r>
      <w:r w:rsidR="003D1966" w:rsidRPr="00BC7831">
        <w:rPr>
          <w:rFonts w:ascii="Arial" w:hAnsi="Arial" w:cs="Arial"/>
          <w:sz w:val="22"/>
          <w:szCs w:val="22"/>
        </w:rPr>
        <w:t>and a week after exposure</w:t>
      </w:r>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associated with even higher hospitalization rates.</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C6392C" w:rsidRPr="00BC7831">
        <w:rPr>
          <w:rFonts w:ascii="Arial" w:hAnsi="Arial" w:cs="Arial"/>
          <w:sz w:val="22"/>
          <w:szCs w:val="22"/>
          <w:highlight w:val="yellow"/>
        </w:rPr>
        <w:t>1.027</w:t>
      </w:r>
      <w:r w:rsidR="001D7338" w:rsidRPr="00BC7831">
        <w:rPr>
          <w:rFonts w:ascii="Arial" w:hAnsi="Arial" w:cs="Arial"/>
          <w:sz w:val="22"/>
          <w:szCs w:val="22"/>
        </w:rPr>
        <w:t xml:space="preserve"> 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C6392C" w:rsidRPr="00BC7831">
        <w:rPr>
          <w:rFonts w:ascii="Arial" w:hAnsi="Arial" w:cs="Arial"/>
          <w:sz w:val="22"/>
          <w:szCs w:val="22"/>
          <w:highlight w:val="yellow"/>
        </w:rPr>
        <w:t>1.3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lastRenderedPageBreak/>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CVD hospitalizations</w:t>
      </w:r>
      <w:r w:rsidR="00625225" w:rsidRPr="00BC7831">
        <w:rPr>
          <w:rFonts w:ascii="Arial" w:hAnsi="Arial" w:cs="Arial"/>
          <w:sz w:val="22"/>
          <w:szCs w:val="22"/>
        </w:rPr>
        <w:t xml:space="preserve">. </w:t>
      </w:r>
    </w:p>
    <w:p w14:paraId="43D64938" w14:textId="5C50DF7B"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B45150" w:rsidRPr="00BC7831">
        <w:rPr>
          <w:rFonts w:ascii="Arial" w:hAnsi="Arial" w:cs="Arial"/>
          <w:b/>
          <w:bCs/>
          <w:sz w:val="22"/>
          <w:szCs w:val="22"/>
        </w:rPr>
        <w:t>supplemental figure</w:t>
      </w:r>
      <w:r w:rsidR="00B45150" w:rsidRPr="00BC7831">
        <w:rPr>
          <w:rFonts w:ascii="Arial" w:hAnsi="Arial" w:cs="Arial"/>
          <w:sz w:val="22"/>
          <w:szCs w:val="22"/>
        </w:rPr>
        <w:t>).</w:t>
      </w:r>
    </w:p>
    <w:p w14:paraId="5A1A4425" w14:textId="0BA0182B" w:rsidR="004F6F78" w:rsidRPr="00BC7831" w:rsidRDefault="003C2ECE" w:rsidP="001C6B07">
      <w:pPr>
        <w:spacing w:line="480" w:lineRule="auto"/>
        <w:ind w:firstLine="720"/>
        <w:rPr>
          <w:rFonts w:ascii="Arial" w:hAnsi="Arial" w:cs="Arial"/>
          <w:sz w:val="22"/>
          <w:szCs w:val="22"/>
        </w:rPr>
      </w:pPr>
      <w:r w:rsidRPr="00BC7831">
        <w:rPr>
          <w:rFonts w:ascii="Arial" w:hAnsi="Arial" w:cs="Arial"/>
          <w:sz w:val="22"/>
          <w:szCs w:val="22"/>
        </w:rPr>
        <w:t xml:space="preserve">We used distributed non-linear lag terms in the conditional Poisson model to determine 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r w:rsidR="00C67400" w:rsidRPr="00BC7831">
        <w:rPr>
          <w:rFonts w:ascii="Arial" w:hAnsi="Arial" w:cs="Arial"/>
          <w:sz w:val="22"/>
          <w:szCs w:val="22"/>
        </w:rPr>
        <w:t xml:space="preserve">, and to test for possible threshold effects. </w:t>
      </w:r>
    </w:p>
    <w:p w14:paraId="6109EB2C" w14:textId="205059D3" w:rsidR="00A91279" w:rsidRPr="00BC7831" w:rsidRDefault="001B7C8A" w:rsidP="001C6B07">
      <w:pPr>
        <w:spacing w:line="480" w:lineRule="auto"/>
        <w:ind w:firstLine="720"/>
        <w:rPr>
          <w:rFonts w:ascii="Arial" w:hAnsi="Arial" w:cs="Arial"/>
          <w:sz w:val="22"/>
          <w:szCs w:val="22"/>
        </w:rPr>
      </w:pPr>
      <w:r w:rsidRPr="00BC7831">
        <w:rPr>
          <w:rFonts w:ascii="Arial" w:hAnsi="Arial" w:cs="Arial"/>
          <w:sz w:val="22"/>
          <w:szCs w:val="22"/>
        </w:rPr>
        <w:t xml:space="preserve">We used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to</w:t>
      </w:r>
      <w:r w:rsidR="00551A92" w:rsidRPr="00BC7831">
        <w:rPr>
          <w:rFonts w:ascii="Arial" w:hAnsi="Arial" w:cs="Arial"/>
          <w:sz w:val="22"/>
          <w:szCs w:val="22"/>
        </w:rPr>
        <w:t xml:space="preserve"> find the best-fitting model among</w:t>
      </w:r>
      <w:r w:rsidR="00FF28AF" w:rsidRPr="00BC7831">
        <w:rPr>
          <w:rFonts w:ascii="Arial" w:hAnsi="Arial" w:cs="Arial"/>
          <w:sz w:val="22"/>
          <w:szCs w:val="22"/>
        </w:rPr>
        <w:t xml:space="preserve"> </w:t>
      </w:r>
      <w:r w:rsidR="005F190A" w:rsidRPr="00BC7831">
        <w:rPr>
          <w:rFonts w:ascii="Arial" w:hAnsi="Arial" w:cs="Arial"/>
          <w:sz w:val="22"/>
          <w:szCs w:val="22"/>
        </w:rPr>
        <w:t xml:space="preserve">eight </w:t>
      </w:r>
      <w:r w:rsidR="00FF28AF" w:rsidRPr="00BC7831">
        <w:rPr>
          <w:rFonts w:ascii="Arial" w:hAnsi="Arial" w:cs="Arial"/>
          <w:sz w:val="22"/>
          <w:szCs w:val="22"/>
        </w:rPr>
        <w:t>mo</w:t>
      </w:r>
      <w:r w:rsidR="00145672" w:rsidRPr="00BC7831">
        <w:rPr>
          <w:rFonts w:ascii="Arial" w:hAnsi="Arial" w:cs="Arial"/>
          <w:sz w:val="22"/>
          <w:szCs w:val="22"/>
        </w:rPr>
        <w:t>dels</w:t>
      </w:r>
      <w:r w:rsidR="005F190A" w:rsidRPr="00BC7831">
        <w:rPr>
          <w:rFonts w:ascii="Arial" w:hAnsi="Arial" w:cs="Arial"/>
          <w:sz w:val="22"/>
          <w:szCs w:val="22"/>
        </w:rPr>
        <w:t>.</w:t>
      </w:r>
      <w:r w:rsidR="00892731" w:rsidRPr="00BC7831">
        <w:rPr>
          <w:rFonts w:ascii="Arial" w:hAnsi="Arial" w:cs="Arial"/>
          <w:sz w:val="22"/>
          <w:szCs w:val="22"/>
        </w:rPr>
        <w:t xml:space="preserve"> We varied two parameters: we either</w:t>
      </w:r>
      <w:r w:rsidR="00C449CA" w:rsidRPr="00BC7831">
        <w:rPr>
          <w:rFonts w:ascii="Arial" w:hAnsi="Arial" w:cs="Arial"/>
          <w:sz w:val="22"/>
          <w:szCs w:val="22"/>
        </w:rPr>
        <w:t xml:space="preserve"> modelled the exposure-response function as linear</w:t>
      </w:r>
      <w:r w:rsidR="00ED710A" w:rsidRPr="00BC7831">
        <w:rPr>
          <w:rFonts w:ascii="Arial" w:hAnsi="Arial" w:cs="Arial"/>
          <w:sz w:val="22"/>
          <w:szCs w:val="22"/>
        </w:rPr>
        <w:t xml:space="preserve"> or w</w:t>
      </w:r>
      <w:r w:rsidR="00AF34CD" w:rsidRPr="00BC7831">
        <w:rPr>
          <w:rFonts w:ascii="Arial" w:hAnsi="Arial" w:cs="Arial"/>
          <w:sz w:val="22"/>
          <w:szCs w:val="22"/>
        </w:rPr>
        <w:t>ith</w:t>
      </w:r>
      <w:r w:rsidR="00A70273" w:rsidRPr="00BC7831">
        <w:rPr>
          <w:rFonts w:ascii="Arial" w:hAnsi="Arial" w:cs="Arial"/>
          <w:sz w:val="22"/>
          <w:szCs w:val="22"/>
        </w:rPr>
        <w:t xml:space="preserve"> a</w:t>
      </w:r>
      <w:r w:rsidR="00ED710A" w:rsidRPr="00BC7831">
        <w:rPr>
          <w:rFonts w:ascii="Arial" w:hAnsi="Arial" w:cs="Arial"/>
          <w:sz w:val="22"/>
          <w:szCs w:val="22"/>
        </w:rPr>
        <w:t xml:space="preserve"> natural spline with 3 degrees of freedom</w:t>
      </w:r>
      <w:r w:rsidR="00C449CA" w:rsidRPr="00BC7831">
        <w:rPr>
          <w:rFonts w:ascii="Arial" w:hAnsi="Arial" w:cs="Arial"/>
          <w:sz w:val="22"/>
          <w:szCs w:val="22"/>
        </w:rPr>
        <w:t xml:space="preserve">, and </w:t>
      </w:r>
      <w:r w:rsidR="00ED710A" w:rsidRPr="00BC7831">
        <w:rPr>
          <w:rFonts w:ascii="Arial" w:hAnsi="Arial" w:cs="Arial"/>
          <w:sz w:val="22"/>
          <w:szCs w:val="22"/>
        </w:rPr>
        <w:t xml:space="preserve">we also </w:t>
      </w:r>
      <w:r w:rsidR="00C449CA" w:rsidRPr="00BC7831">
        <w:rPr>
          <w:rFonts w:ascii="Arial" w:hAnsi="Arial" w:cs="Arial"/>
          <w:sz w:val="22"/>
          <w:szCs w:val="22"/>
        </w:rPr>
        <w:t xml:space="preserve">tested 3-6 degrees of freedom on the lag dimension. </w:t>
      </w:r>
      <w:r w:rsidR="00892731" w:rsidRPr="00BC7831">
        <w:rPr>
          <w:rFonts w:ascii="Arial" w:hAnsi="Arial" w:cs="Arial"/>
          <w:sz w:val="22"/>
          <w:szCs w:val="22"/>
        </w:rPr>
        <w:t xml:space="preserve">The best-fitting model </w:t>
      </w:r>
      <w:r w:rsidR="009F7305" w:rsidRPr="00BC7831">
        <w:rPr>
          <w:rFonts w:ascii="Arial" w:hAnsi="Arial" w:cs="Arial"/>
          <w:sz w:val="22"/>
          <w:szCs w:val="22"/>
        </w:rPr>
        <w:t>was</w:t>
      </w:r>
      <w:r w:rsidR="00892731" w:rsidRPr="00BC7831">
        <w:rPr>
          <w:rFonts w:ascii="Arial" w:hAnsi="Arial" w:cs="Arial"/>
          <w:sz w:val="22"/>
          <w:szCs w:val="22"/>
        </w:rPr>
        <w:t xml:space="preserve"> linear between number of hours without power and CVD </w:t>
      </w:r>
      <w:r w:rsidR="00B45150" w:rsidRPr="00BC7831">
        <w:rPr>
          <w:rFonts w:ascii="Arial" w:hAnsi="Arial" w:cs="Arial"/>
          <w:sz w:val="22"/>
          <w:szCs w:val="22"/>
        </w:rPr>
        <w:t>hospitalization</w:t>
      </w:r>
      <w:r w:rsidR="003328FC" w:rsidRPr="00BC7831">
        <w:rPr>
          <w:rFonts w:ascii="Arial" w:hAnsi="Arial" w:cs="Arial"/>
          <w:sz w:val="22"/>
          <w:szCs w:val="22"/>
        </w:rPr>
        <w:t>s with</w:t>
      </w:r>
      <w:r w:rsidR="00260AE7" w:rsidRPr="00BC7831">
        <w:rPr>
          <w:rFonts w:ascii="Arial" w:hAnsi="Arial" w:cs="Arial"/>
          <w:sz w:val="22"/>
          <w:szCs w:val="22"/>
        </w:rPr>
        <w:t xml:space="preserve"> 4</w:t>
      </w:r>
      <w:r w:rsidR="00892731" w:rsidRPr="00BC7831">
        <w:rPr>
          <w:rFonts w:ascii="Arial" w:hAnsi="Arial" w:cs="Arial"/>
          <w:sz w:val="22"/>
          <w:szCs w:val="22"/>
        </w:rPr>
        <w:t xml:space="preserve"> degrees of freedom on the lag dimension. </w:t>
      </w:r>
      <w:r w:rsidR="00E8619C" w:rsidRPr="00BC7831">
        <w:rPr>
          <w:rFonts w:ascii="Arial" w:hAnsi="Arial" w:cs="Arial"/>
          <w:sz w:val="22"/>
          <w:szCs w:val="22"/>
        </w:rPr>
        <w:t xml:space="preserve">For every additional hour without power, the next-day CVD hospitalization rate increased by </w:t>
      </w:r>
      <w:r w:rsidR="005E7841" w:rsidRPr="00BC7831">
        <w:rPr>
          <w:rFonts w:ascii="Arial" w:hAnsi="Arial" w:cs="Arial"/>
          <w:sz w:val="22"/>
          <w:szCs w:val="22"/>
          <w:highlight w:val="yellow"/>
        </w:rPr>
        <w:t>X</w:t>
      </w:r>
      <w:r w:rsidR="00FE4F37" w:rsidRPr="00BC7831">
        <w:rPr>
          <w:rFonts w:ascii="Arial" w:hAnsi="Arial" w:cs="Arial"/>
          <w:sz w:val="22"/>
          <w:szCs w:val="22"/>
        </w:rPr>
        <w:t xml:space="preserve"> </w:t>
      </w:r>
      <w:r w:rsidR="00C378D3" w:rsidRPr="00BC7831">
        <w:rPr>
          <w:rFonts w:ascii="Arial" w:hAnsi="Arial" w:cs="Arial"/>
          <w:sz w:val="22"/>
          <w:szCs w:val="22"/>
        </w:rPr>
        <w:t>(</w:t>
      </w:r>
      <w:r w:rsidR="00C378D3" w:rsidRPr="00BC7831">
        <w:rPr>
          <w:rFonts w:ascii="Arial" w:hAnsi="Arial" w:cs="Arial"/>
          <w:b/>
          <w:bCs/>
          <w:sz w:val="22"/>
          <w:szCs w:val="22"/>
        </w:rPr>
        <w:t>supplemental figure</w:t>
      </w:r>
      <w:r w:rsidR="00C378D3" w:rsidRPr="00BC7831">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46C2B8AD" w:rsidR="003F3034" w:rsidRPr="00BC7831" w:rsidRDefault="006B290B" w:rsidP="001C6B07">
      <w:pPr>
        <w:spacing w:line="480" w:lineRule="auto"/>
        <w:ind w:firstLine="720"/>
        <w:rPr>
          <w:rFonts w:ascii="Arial" w:hAnsi="Arial" w:cs="Arial"/>
          <w:b/>
          <w:bCs/>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xml:space="preserve">, the strongest effect of outage on hospitalization was the day of power outage, rather than the </w:t>
      </w:r>
      <w:r w:rsidR="00A50BA8" w:rsidRPr="00BC7831">
        <w:rPr>
          <w:rFonts w:ascii="Arial" w:hAnsi="Arial" w:cs="Arial"/>
          <w:sz w:val="22"/>
          <w:szCs w:val="22"/>
        </w:rPr>
        <w:lastRenderedPageBreak/>
        <w:t xml:space="preserve">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8037E9" w:rsidRPr="00BC7831">
        <w:rPr>
          <w:rFonts w:ascii="Arial" w:hAnsi="Arial" w:cs="Arial"/>
          <w:sz w:val="22"/>
          <w:szCs w:val="22"/>
          <w:highlight w:val="yellow"/>
        </w:rPr>
        <w:t>1.05</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13112C4A" w:rsidR="008037E9" w:rsidRPr="00BC7831" w:rsidRDefault="009139D5" w:rsidP="001C6B07">
      <w:pPr>
        <w:spacing w:line="480" w:lineRule="auto"/>
        <w:ind w:firstLine="720"/>
        <w:rPr>
          <w:rFonts w:ascii="Arial" w:hAnsi="Arial" w:cs="Arial"/>
          <w:b/>
          <w:bCs/>
          <w:sz w:val="22"/>
          <w:szCs w:val="22"/>
        </w:rPr>
      </w:pPr>
      <w:r w:rsidRPr="00BC7831">
        <w:rPr>
          <w:rFonts w:ascii="Arial" w:hAnsi="Arial" w:cs="Arial"/>
          <w:sz w:val="22"/>
          <w:szCs w:val="22"/>
        </w:rPr>
        <w:t xml:space="preserve">Effects of </w:t>
      </w:r>
      <w:r w:rsidR="004D1C9C" w:rsidRPr="00BC7831">
        <w:rPr>
          <w:rFonts w:ascii="Arial" w:hAnsi="Arial" w:cs="Arial"/>
          <w:sz w:val="22"/>
          <w:szCs w:val="22"/>
        </w:rPr>
        <w:t xml:space="preserve">larger </w:t>
      </w:r>
      <w:r w:rsidR="008037E9" w:rsidRPr="00BC7831">
        <w:rPr>
          <w:rFonts w:ascii="Arial" w:hAnsi="Arial" w:cs="Arial"/>
          <w:sz w:val="22"/>
          <w:szCs w:val="22"/>
        </w:rPr>
        <w:t xml:space="preserve">8+ 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3070F1" w:rsidRPr="00BC7831">
        <w:rPr>
          <w:rFonts w:ascii="Arial" w:hAnsi="Arial" w:cs="Arial"/>
          <w:sz w:val="22"/>
          <w:szCs w:val="22"/>
          <w:highlight w:val="yellow"/>
        </w:rPr>
        <w:t>1.05</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5470C2" w:rsidRPr="00BC7831">
        <w:rPr>
          <w:rFonts w:ascii="Arial" w:hAnsi="Arial" w:cs="Arial"/>
          <w:sz w:val="22"/>
          <w:szCs w:val="22"/>
          <w:highlight w:val="yellow"/>
        </w:rPr>
        <w:t>1.06</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on unexposed days.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551D6F0F"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 we found strongest effects </w:t>
      </w:r>
      <w:r w:rsidR="000D649C" w:rsidRPr="00BC7831">
        <w:rPr>
          <w:rFonts w:ascii="Arial" w:hAnsi="Arial" w:cs="Arial"/>
          <w:sz w:val="22"/>
          <w:szCs w:val="22"/>
        </w:rPr>
        <w:t xml:space="preserve">on respiratory </w:t>
      </w:r>
      <w:r w:rsidR="00F21EAE" w:rsidRPr="00BC7831">
        <w:rPr>
          <w:rFonts w:ascii="Arial" w:hAnsi="Arial" w:cs="Arial"/>
          <w:sz w:val="22"/>
          <w:szCs w:val="22"/>
        </w:rPr>
        <w:t>hospitalizations</w:t>
      </w:r>
      <w:r w:rsidR="000D649C" w:rsidRPr="00BC7831">
        <w:rPr>
          <w:rFonts w:ascii="Arial" w:hAnsi="Arial" w:cs="Arial"/>
          <w:sz w:val="22"/>
          <w:szCs w:val="22"/>
        </w:rPr>
        <w:t xml:space="preserve"> </w:t>
      </w:r>
      <w:r w:rsidRPr="00BC7831">
        <w:rPr>
          <w:rFonts w:ascii="Arial" w:hAnsi="Arial" w:cs="Arial"/>
          <w:sz w:val="22"/>
          <w:szCs w:val="22"/>
        </w:rPr>
        <w:t xml:space="preserve">following 12+ hour exposure, </w:t>
      </w:r>
      <w:r w:rsidR="005F558F" w:rsidRPr="00BC7831">
        <w:rPr>
          <w:rFonts w:ascii="Arial" w:hAnsi="Arial" w:cs="Arial"/>
          <w:sz w:val="22"/>
          <w:szCs w:val="22"/>
        </w:rPr>
        <w:t xml:space="preserve">with effect size decreasing as duration decreased. </w:t>
      </w:r>
      <w:r w:rsidR="00A06578" w:rsidRPr="00BC7831">
        <w:rPr>
          <w:rFonts w:ascii="Arial" w:hAnsi="Arial" w:cs="Arial"/>
          <w:sz w:val="22"/>
          <w:szCs w:val="22"/>
        </w:rPr>
        <w:t xml:space="preserve">Hospitalization rates were X% higher the day </w:t>
      </w:r>
      <w:r w:rsidR="00194987" w:rsidRPr="00BC7831">
        <w:rPr>
          <w:rFonts w:ascii="Arial" w:hAnsi="Arial" w:cs="Arial"/>
          <w:sz w:val="22"/>
          <w:szCs w:val="22"/>
        </w:rPr>
        <w:t>of</w:t>
      </w:r>
      <w:r w:rsidR="00A06578" w:rsidRPr="00BC7831">
        <w:rPr>
          <w:rFonts w:ascii="Arial" w:hAnsi="Arial" w:cs="Arial"/>
          <w:sz w:val="22"/>
          <w:szCs w:val="22"/>
        </w:rPr>
        <w:t xml:space="preserve"> 12+ hour power outage exposure</w:t>
      </w:r>
      <w:r w:rsidR="004F1DD8" w:rsidRPr="00BC7831">
        <w:rPr>
          <w:rFonts w:ascii="Arial" w:hAnsi="Arial" w:cs="Arial"/>
          <w:sz w:val="22"/>
          <w:szCs w:val="22"/>
        </w:rPr>
        <w:t xml:space="preserve">, y% higher with 8+ hour </w:t>
      </w:r>
      <w:r w:rsidR="00D112FC" w:rsidRPr="00BC7831">
        <w:rPr>
          <w:rFonts w:ascii="Arial" w:hAnsi="Arial" w:cs="Arial"/>
          <w:sz w:val="22"/>
          <w:szCs w:val="22"/>
        </w:rPr>
        <w:t xml:space="preserve">outage </w:t>
      </w:r>
      <w:r w:rsidR="004F1DD8" w:rsidRPr="00BC7831">
        <w:rPr>
          <w:rFonts w:ascii="Arial" w:hAnsi="Arial" w:cs="Arial"/>
          <w:sz w:val="22"/>
          <w:szCs w:val="22"/>
        </w:rPr>
        <w:t xml:space="preserve">exposure, </w:t>
      </w:r>
      <w:r w:rsidR="009F409C" w:rsidRPr="00BC7831">
        <w:rPr>
          <w:rFonts w:ascii="Arial" w:hAnsi="Arial" w:cs="Arial"/>
          <w:sz w:val="22"/>
          <w:szCs w:val="22"/>
        </w:rPr>
        <w:t>and</w:t>
      </w:r>
      <w:r w:rsidR="004F1DD8" w:rsidRPr="00BC7831">
        <w:rPr>
          <w:rFonts w:ascii="Arial" w:hAnsi="Arial" w:cs="Arial"/>
          <w:sz w:val="22"/>
          <w:szCs w:val="22"/>
        </w:rPr>
        <w:t xml:space="preserve"> Z% higher with 4+ hour </w:t>
      </w:r>
      <w:r w:rsidR="001E0A88" w:rsidRPr="00BC7831">
        <w:rPr>
          <w:rFonts w:ascii="Arial" w:hAnsi="Arial" w:cs="Arial"/>
          <w:sz w:val="22"/>
          <w:szCs w:val="22"/>
        </w:rPr>
        <w:t xml:space="preserve">outage </w:t>
      </w:r>
      <w:r w:rsidR="004F1DD8" w:rsidRPr="00BC7831">
        <w:rPr>
          <w:rFonts w:ascii="Arial" w:hAnsi="Arial" w:cs="Arial"/>
          <w:sz w:val="22"/>
          <w:szCs w:val="22"/>
        </w:rPr>
        <w:t xml:space="preserve">exposure. </w:t>
      </w:r>
    </w:p>
    <w:p w14:paraId="116999A4" w14:textId="4C568150"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w:t>
      </w:r>
      <w:proofErr w:type="spellStart"/>
      <w:r w:rsidR="004017E5" w:rsidRPr="00BC7831">
        <w:rPr>
          <w:rFonts w:ascii="Arial" w:hAnsi="Arial" w:cs="Arial"/>
          <w:sz w:val="22"/>
          <w:szCs w:val="22"/>
        </w:rPr>
        <w:t>qAIC</w:t>
      </w:r>
      <w:proofErr w:type="spellEnd"/>
      <w:r w:rsidR="004017E5" w:rsidRPr="00BC7831">
        <w:rPr>
          <w:rFonts w:ascii="Arial" w:hAnsi="Arial" w:cs="Arial"/>
          <w:sz w:val="22"/>
          <w:szCs w:val="22"/>
        </w:rPr>
        <w:t xml:space="preserve"> modelled a linear relationship between number of hours without power and respiratory </w:t>
      </w:r>
      <w:r w:rsidR="004327C2" w:rsidRPr="00BC7831">
        <w:rPr>
          <w:rFonts w:ascii="Arial" w:hAnsi="Arial" w:cs="Arial"/>
          <w:sz w:val="22"/>
          <w:szCs w:val="22"/>
        </w:rPr>
        <w:t>hospitalizations</w:t>
      </w:r>
      <w:r w:rsidR="007F049F" w:rsidRPr="00BC7831">
        <w:rPr>
          <w:rFonts w:ascii="Arial" w:hAnsi="Arial" w:cs="Arial"/>
          <w:sz w:val="22"/>
          <w:szCs w:val="22"/>
        </w:rPr>
        <w:t xml:space="preserve">, with </w:t>
      </w:r>
      <w:r w:rsidR="007F049F" w:rsidRPr="00BC7831">
        <w:rPr>
          <w:rFonts w:ascii="Arial" w:hAnsi="Arial" w:cs="Arial"/>
          <w:sz w:val="22"/>
          <w:szCs w:val="22"/>
          <w:highlight w:val="yellow"/>
        </w:rPr>
        <w:t>4</w:t>
      </w:r>
      <w:r w:rsidR="007F049F" w:rsidRPr="00BC7831">
        <w:rPr>
          <w:rFonts w:ascii="Arial" w:hAnsi="Arial" w:cs="Arial"/>
          <w:sz w:val="22"/>
          <w:szCs w:val="22"/>
        </w:rPr>
        <w:t xml:space="preserve"> degrees of freedom on the lag dimension</w:t>
      </w:r>
      <w:r w:rsidR="00B17C37" w:rsidRPr="00BC7831">
        <w:rPr>
          <w:rFonts w:ascii="Arial" w:hAnsi="Arial" w:cs="Arial"/>
          <w:sz w:val="22"/>
          <w:szCs w:val="22"/>
        </w:rPr>
        <w:t>.</w:t>
      </w:r>
      <w:r w:rsidR="006362CE" w:rsidRPr="00BC7831">
        <w:rPr>
          <w:rFonts w:ascii="Arial" w:hAnsi="Arial" w:cs="Arial"/>
          <w:sz w:val="22"/>
          <w:szCs w:val="22"/>
        </w:rPr>
        <w:t xml:space="preserve"> For every additional hour without power, the next-day respiratory hospitalization rate increased by </w:t>
      </w:r>
      <w:r w:rsidR="006362CE" w:rsidRPr="00BC7831">
        <w:rPr>
          <w:rFonts w:ascii="Arial" w:hAnsi="Arial" w:cs="Arial"/>
          <w:sz w:val="22"/>
          <w:szCs w:val="22"/>
          <w:highlight w:val="yellow"/>
        </w:rPr>
        <w:t>X</w:t>
      </w:r>
      <w:r w:rsidR="006362CE" w:rsidRPr="00BC7831">
        <w:rPr>
          <w:rFonts w:ascii="Arial" w:hAnsi="Arial" w:cs="Arial"/>
          <w:sz w:val="22"/>
          <w:szCs w:val="22"/>
        </w:rPr>
        <w:t xml:space="preserve"> (</w:t>
      </w:r>
      <w:r w:rsidR="006362CE" w:rsidRPr="00BC7831">
        <w:rPr>
          <w:rFonts w:ascii="Arial" w:hAnsi="Arial" w:cs="Arial"/>
          <w:b/>
          <w:bCs/>
          <w:sz w:val="22"/>
          <w:szCs w:val="22"/>
        </w:rPr>
        <w:t>supplemental figure</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17D8E4AC"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w:t>
      </w:r>
      <w:r w:rsidRPr="00BC7831">
        <w:rPr>
          <w:rFonts w:ascii="Arial" w:hAnsi="Arial" w:cs="Arial"/>
          <w:sz w:val="22"/>
          <w:szCs w:val="22"/>
        </w:rPr>
        <w:lastRenderedPageBreak/>
        <w:t xml:space="preserve">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4CC42CDA"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 study of 23 million Medicare beneficiaries</w:t>
      </w:r>
      <w:r w:rsidR="00C6413A" w:rsidRPr="00BC7831">
        <w:rPr>
          <w:rFonts w:ascii="Arial" w:hAnsi="Arial" w:cs="Arial"/>
          <w:sz w:val="22"/>
          <w:szCs w:val="22"/>
        </w:rPr>
        <w:t xml:space="preserve"> ag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r w:rsidR="00487228" w:rsidRPr="00BC7831">
        <w:rPr>
          <w:rFonts w:ascii="Arial" w:hAnsi="Arial" w:cs="Arial"/>
          <w:sz w:val="22"/>
          <w:szCs w:val="22"/>
        </w:rPr>
        <w:t xml:space="preserve">both </w:t>
      </w:r>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r w:rsidR="00BC0A6E" w:rsidRPr="00BC7831">
        <w:rPr>
          <w:rFonts w:ascii="Arial" w:hAnsi="Arial" w:cs="Arial"/>
          <w:sz w:val="22"/>
          <w:szCs w:val="22"/>
        </w:rPr>
        <w:t xml:space="preserve">Effects of outage on CVD </w:t>
      </w:r>
      <w:r w:rsidR="00DF1334" w:rsidRPr="00BC7831">
        <w:rPr>
          <w:rFonts w:ascii="Arial" w:hAnsi="Arial" w:cs="Arial"/>
          <w:sz w:val="22"/>
          <w:szCs w:val="22"/>
        </w:rPr>
        <w:t>hospitalizations</w:t>
      </w:r>
      <w:r w:rsidR="00BC0A6E" w:rsidRPr="00BC7831">
        <w:rPr>
          <w:rFonts w:ascii="Arial" w:hAnsi="Arial" w:cs="Arial"/>
          <w:sz w:val="22"/>
          <w:szCs w:val="22"/>
        </w:rPr>
        <w:t xml:space="preserve"> were largest the day after power outage exposure, while </w:t>
      </w:r>
      <w:r w:rsidR="0022088F" w:rsidRPr="00BC7831">
        <w:rPr>
          <w:rFonts w:ascii="Arial" w:hAnsi="Arial" w:cs="Arial"/>
          <w:sz w:val="22"/>
          <w:szCs w:val="22"/>
        </w:rPr>
        <w:t xml:space="preserve">effects of </w:t>
      </w:r>
      <w:r w:rsidR="000D01CF" w:rsidRPr="00BC7831">
        <w:rPr>
          <w:rFonts w:ascii="Arial" w:hAnsi="Arial" w:cs="Arial"/>
          <w:sz w:val="22"/>
          <w:szCs w:val="22"/>
        </w:rPr>
        <w:t xml:space="preserve">outage on </w:t>
      </w:r>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r w:rsidR="00BC0A6E" w:rsidRPr="00BC7831">
        <w:rPr>
          <w:rFonts w:ascii="Arial" w:hAnsi="Arial" w:cs="Arial"/>
          <w:sz w:val="22"/>
          <w:szCs w:val="22"/>
        </w:rPr>
        <w:t xml:space="preserve"> </w:t>
      </w:r>
      <w:r w:rsidR="00D134EF" w:rsidRPr="00BC7831">
        <w:rPr>
          <w:rFonts w:ascii="Arial" w:hAnsi="Arial" w:cs="Arial"/>
          <w:sz w:val="22"/>
          <w:szCs w:val="22"/>
        </w:rPr>
        <w:t>were largest</w:t>
      </w:r>
      <w:r w:rsidR="00E14436" w:rsidRPr="00BC7831">
        <w:rPr>
          <w:rFonts w:ascii="Arial" w:hAnsi="Arial" w:cs="Arial"/>
          <w:sz w:val="22"/>
          <w:szCs w:val="22"/>
        </w:rPr>
        <w:t xml:space="preserve"> the day of outage exposure.</w:t>
      </w:r>
      <w:r w:rsidR="00DF1334" w:rsidRPr="00BC7831">
        <w:rPr>
          <w:rFonts w:ascii="Arial" w:hAnsi="Arial" w:cs="Arial"/>
          <w:sz w:val="22"/>
          <w:szCs w:val="22"/>
        </w:rPr>
        <w:t xml:space="preserve"> L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 compared to </w:t>
      </w:r>
      <w:r w:rsidR="007924FB" w:rsidRPr="00BC7831">
        <w:rPr>
          <w:rFonts w:ascii="Arial" w:hAnsi="Arial" w:cs="Arial"/>
          <w:sz w:val="22"/>
          <w:szCs w:val="22"/>
        </w:rPr>
        <w:t xml:space="preserve">outages affecting </w:t>
      </w:r>
      <w:r w:rsidR="00846FE0" w:rsidRPr="00BC7831">
        <w:rPr>
          <w:rFonts w:ascii="Arial" w:eastAsia="Garamond" w:hAnsi="Arial" w:cs="Arial"/>
        </w:rPr>
        <w:t>≥</w:t>
      </w:r>
      <w:r w:rsidR="007924FB" w:rsidRPr="00BC7831">
        <w:rPr>
          <w:rFonts w:ascii="Arial" w:hAnsi="Arial" w:cs="Arial"/>
          <w:sz w:val="22"/>
          <w:szCs w:val="22"/>
        </w:rPr>
        <w:t>1% of county customers</w:t>
      </w:r>
      <w:r w:rsidR="00A41927" w:rsidRPr="00BC7831">
        <w:rPr>
          <w:rFonts w:ascii="Arial" w:hAnsi="Arial" w:cs="Arial"/>
          <w:sz w:val="22"/>
          <w:szCs w:val="22"/>
        </w:rPr>
        <w:t xml:space="preserve">.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r w:rsidR="00F95033" w:rsidRPr="00BC7831">
        <w:rPr>
          <w:rFonts w:ascii="Arial" w:hAnsi="Arial" w:cs="Arial"/>
          <w:sz w:val="22"/>
          <w:szCs w:val="22"/>
        </w:rPr>
        <w:t>7.3 8+ 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s</w:t>
      </w:r>
      <w:r w:rsidR="007B4756" w:rsidRPr="00BC7831">
        <w:rPr>
          <w:rFonts w:ascii="Arial" w:hAnsi="Arial" w:cs="Arial"/>
          <w:sz w:val="22"/>
          <w:szCs w:val="22"/>
        </w:rPr>
        <w:t xml:space="preserve">es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serious 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4A74019A"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r w:rsidR="00DC4360" w:rsidRPr="00BC7831">
        <w:rPr>
          <w:rFonts w:ascii="Arial" w:hAnsi="Arial" w:cs="Arial"/>
          <w:sz w:val="22"/>
          <w:szCs w:val="22"/>
        </w:rPr>
        <w:t>emergencies</w:t>
      </w:r>
      <w:r w:rsidR="00447F63" w:rsidRPr="00BC7831">
        <w:rPr>
          <w:rFonts w:ascii="Arial" w:hAnsi="Arial" w:cs="Arial"/>
          <w:sz w:val="22"/>
          <w:szCs w:val="22"/>
        </w:rPr>
        <w:t>, and that</w:t>
      </w:r>
      <w:r w:rsidR="00452216" w:rsidRPr="00BC7831">
        <w:rPr>
          <w:rFonts w:ascii="Arial" w:hAnsi="Arial" w:cs="Arial"/>
          <w:sz w:val="22"/>
          <w:szCs w:val="22"/>
        </w:rPr>
        <w:t xml:space="preserve"> the</w:t>
      </w:r>
      <w:r w:rsidR="00447F63" w:rsidRPr="00BC7831">
        <w:rPr>
          <w:rFonts w:ascii="Arial" w:hAnsi="Arial" w:cs="Arial"/>
          <w:sz w:val="22"/>
          <w:szCs w:val="22"/>
        </w:rPr>
        <w:t xml:space="preserve"> effects</w:t>
      </w:r>
      <w:r w:rsidR="00452216" w:rsidRPr="00BC7831">
        <w:rPr>
          <w:rFonts w:ascii="Arial" w:hAnsi="Arial" w:cs="Arial"/>
          <w:sz w:val="22"/>
          <w:szCs w:val="22"/>
        </w:rPr>
        <w:t xml:space="preserve"> of outage on cardiorespiratory health</w:t>
      </w:r>
      <w:r w:rsidR="00447F63" w:rsidRPr="00BC7831">
        <w:rPr>
          <w:rFonts w:ascii="Arial" w:hAnsi="Arial" w:cs="Arial"/>
          <w:sz w:val="22"/>
          <w:szCs w:val="22"/>
        </w:rPr>
        <w:t xml:space="preserve"> may be stronger in older adults</w:t>
      </w:r>
      <w:r w:rsidR="009406ED" w:rsidRPr="00BC7831">
        <w:rPr>
          <w:rFonts w:ascii="Arial" w:hAnsi="Arial" w:cs="Arial"/>
          <w:sz w:val="22"/>
          <w:szCs w:val="22"/>
        </w:rPr>
        <w:t xml:space="preserve"> compared to younger adults. </w:t>
      </w:r>
      <w:r w:rsidR="00850DE5" w:rsidRPr="00BC7831">
        <w:rPr>
          <w:rFonts w:ascii="Arial" w:hAnsi="Arial" w:cs="Arial"/>
          <w:sz w:val="22"/>
          <w:szCs w:val="22"/>
        </w:rPr>
        <w:t xml:space="preserve">Deng et al. showed that both </w:t>
      </w:r>
      <w:r w:rsidR="00BB7AFC" w:rsidRPr="00BC7831">
        <w:rPr>
          <w:rFonts w:ascii="Arial" w:hAnsi="Arial" w:cs="Arial"/>
          <w:sz w:val="22"/>
          <w:szCs w:val="22"/>
        </w:rPr>
        <w:t>CVD</w:t>
      </w:r>
      <w:r w:rsidR="00850DE5" w:rsidRPr="00BC7831">
        <w:rPr>
          <w:rFonts w:ascii="Arial" w:hAnsi="Arial" w:cs="Arial"/>
          <w:sz w:val="22"/>
          <w:szCs w:val="22"/>
        </w:rPr>
        <w:t xml:space="preserve"> and </w:t>
      </w:r>
      <w:r w:rsidR="00BB7AFC" w:rsidRPr="00BC7831">
        <w:rPr>
          <w:rFonts w:ascii="Arial" w:hAnsi="Arial" w:cs="Arial"/>
          <w:sz w:val="22"/>
          <w:szCs w:val="22"/>
        </w:rPr>
        <w:t xml:space="preserve">respiratory </w:t>
      </w:r>
      <w:r w:rsidR="00E72B78" w:rsidRPr="00BC7831">
        <w:rPr>
          <w:rFonts w:ascii="Arial" w:hAnsi="Arial" w:cs="Arial"/>
          <w:sz w:val="22"/>
          <w:szCs w:val="22"/>
        </w:rPr>
        <w:t xml:space="preserve">adult </w:t>
      </w:r>
      <w:r w:rsidR="00155F39" w:rsidRPr="00BC7831">
        <w:rPr>
          <w:rFonts w:ascii="Arial" w:hAnsi="Arial" w:cs="Arial"/>
          <w:sz w:val="22"/>
          <w:szCs w:val="22"/>
        </w:rPr>
        <w:t>emergency department</w:t>
      </w:r>
      <w:r w:rsidR="009C01B4" w:rsidRPr="00BC7831">
        <w:rPr>
          <w:rFonts w:ascii="Arial" w:hAnsi="Arial" w:cs="Arial"/>
          <w:sz w:val="22"/>
          <w:szCs w:val="22"/>
        </w:rPr>
        <w:t xml:space="preserve"> visits</w:t>
      </w:r>
      <w:r w:rsidR="00850DE5" w:rsidRPr="00BC7831">
        <w:rPr>
          <w:rFonts w:ascii="Arial" w:hAnsi="Arial" w:cs="Arial"/>
          <w:sz w:val="22"/>
          <w:szCs w:val="22"/>
        </w:rPr>
        <w:t xml:space="preserve"> increased </w:t>
      </w:r>
      <w:r w:rsidR="003D3C59" w:rsidRPr="00BC7831">
        <w:rPr>
          <w:rFonts w:ascii="Arial" w:hAnsi="Arial" w:cs="Arial"/>
          <w:sz w:val="22"/>
          <w:szCs w:val="22"/>
        </w:rPr>
        <w:t xml:space="preserve">following </w:t>
      </w:r>
      <w:r w:rsidR="00850DE5" w:rsidRPr="00BC7831">
        <w:rPr>
          <w:rFonts w:ascii="Arial" w:hAnsi="Arial" w:cs="Arial"/>
          <w:sz w:val="22"/>
          <w:szCs w:val="22"/>
        </w:rPr>
        <w:t>power outage</w:t>
      </w:r>
      <w:r w:rsidR="00DE1CF1" w:rsidRPr="00BC7831">
        <w:rPr>
          <w:rFonts w:ascii="Arial" w:hAnsi="Arial" w:cs="Arial"/>
          <w:sz w:val="22"/>
          <w:szCs w:val="22"/>
        </w:rPr>
        <w:t xml:space="preserve"> exposure</w:t>
      </w:r>
      <w:r w:rsidR="007743E0" w:rsidRPr="00BC7831">
        <w:rPr>
          <w:rFonts w:ascii="Arial" w:hAnsi="Arial" w:cs="Arial"/>
          <w:sz w:val="22"/>
          <w:szCs w:val="22"/>
        </w:rPr>
        <w:t xml:space="preserve"> in New York State</w:t>
      </w:r>
      <w:r w:rsidR="00850DE5" w:rsidRPr="00BC7831">
        <w:rPr>
          <w:rFonts w:ascii="Arial" w:hAnsi="Arial" w:cs="Arial"/>
          <w:sz w:val="22"/>
          <w:szCs w:val="22"/>
        </w:rPr>
        <w:t>,</w:t>
      </w:r>
      <w:r w:rsidR="00863912" w:rsidRPr="00BC7831">
        <w:rPr>
          <w:rFonts w:ascii="Arial" w:hAnsi="Arial" w:cs="Arial"/>
          <w:sz w:val="22"/>
          <w:szCs w:val="22"/>
        </w:rPr>
        <w:t xml:space="preserve"> with stronger effects in older adults. 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w:t>
      </w:r>
      <w:r w:rsidR="00850DE5" w:rsidRPr="00BC7831">
        <w:rPr>
          <w:rFonts w:ascii="Arial" w:hAnsi="Arial" w:cs="Arial"/>
          <w:sz w:val="22"/>
          <w:szCs w:val="22"/>
        </w:rPr>
        <w:lastRenderedPageBreak/>
        <w:t xml:space="preserve">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the day of exposure</w:t>
      </w:r>
      <w:r w:rsidR="00E5206C" w:rsidRPr="00BC7831">
        <w:rPr>
          <w:rFonts w:ascii="Arial" w:hAnsi="Arial" w:cs="Arial"/>
          <w:sz w:val="22"/>
          <w:szCs w:val="22"/>
        </w:rPr>
        <w:t>; a similar pattern</w:t>
      </w:r>
      <w:r w:rsidR="00664231" w:rsidRPr="00BC7831">
        <w:rPr>
          <w:rFonts w:ascii="Arial" w:hAnsi="Arial" w:cs="Arial"/>
          <w:sz w:val="22"/>
          <w:szCs w:val="22"/>
        </w:rPr>
        <w:t xml:space="preserve"> </w:t>
      </w:r>
      <w:r w:rsidR="00E5206C" w:rsidRPr="00BC7831">
        <w:rPr>
          <w:rFonts w:ascii="Arial" w:hAnsi="Arial" w:cs="Arial"/>
          <w:sz w:val="22"/>
          <w:szCs w:val="22"/>
        </w:rPr>
        <w:t>to</w:t>
      </w:r>
      <w:r w:rsidR="00664231" w:rsidRPr="00BC7831">
        <w:rPr>
          <w:rFonts w:ascii="Arial" w:hAnsi="Arial" w:cs="Arial"/>
          <w:sz w:val="22"/>
          <w:szCs w:val="22"/>
        </w:rPr>
        <w:t xml:space="preserve"> 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proofErr w:type="gramStart"/>
      <w:r w:rsidR="00FE7EE3" w:rsidRPr="00BC7831">
        <w:rPr>
          <w:rFonts w:ascii="Arial" w:hAnsi="Arial" w:cs="Arial"/>
          <w:sz w:val="22"/>
          <w:szCs w:val="22"/>
        </w:rPr>
        <w:t>Do</w:t>
      </w:r>
      <w:proofErr w:type="gramEnd"/>
      <w:r w:rsidR="00FE7EE3" w:rsidRPr="00BC7831">
        <w:rPr>
          <w:rFonts w:ascii="Arial" w:hAnsi="Arial" w:cs="Arial"/>
          <w:sz w:val="22"/>
          <w:szCs w:val="22"/>
        </w:rPr>
        <w:t xml:space="preserve">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r w:rsidR="00FE7EE3" w:rsidRPr="00BC7831">
        <w:rPr>
          <w:rFonts w:ascii="Arial" w:hAnsi="Arial" w:cs="Arial"/>
          <w:sz w:val="22"/>
          <w:szCs w:val="22"/>
        </w:rPr>
        <w:t xml:space="preserve">, </w:t>
      </w:r>
      <w:r w:rsidR="00000C70" w:rsidRPr="00BC7831">
        <w:rPr>
          <w:rFonts w:ascii="Arial" w:hAnsi="Arial" w:cs="Arial"/>
          <w:sz w:val="22"/>
          <w:szCs w:val="22"/>
        </w:rPr>
        <w:t xml:space="preserve">a </w:t>
      </w:r>
      <w:r w:rsidR="00A144F7" w:rsidRPr="00BC7831">
        <w:rPr>
          <w:rFonts w:ascii="Arial" w:hAnsi="Arial" w:cs="Arial"/>
          <w:sz w:val="22"/>
          <w:szCs w:val="22"/>
        </w:rPr>
        <w:t xml:space="preserve">study population which overlaps with </w:t>
      </w:r>
      <w:r w:rsidR="00000C70" w:rsidRPr="00BC7831">
        <w:rPr>
          <w:rFonts w:ascii="Arial" w:hAnsi="Arial" w:cs="Arial"/>
          <w:sz w:val="22"/>
          <w:szCs w:val="22"/>
        </w:rPr>
        <w:t>our study population. Do et al.</w:t>
      </w:r>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121A70EE"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r w:rsidR="00B45843" w:rsidRPr="00BC7831">
        <w:rPr>
          <w:rFonts w:ascii="Arial" w:hAnsi="Arial" w:cs="Arial"/>
          <w:sz w:val="22"/>
          <w:szCs w:val="22"/>
        </w:rPr>
        <w:t xml:space="preserve"> </w:t>
      </w:r>
      <w:r w:rsidR="008745C3" w:rsidRPr="00BC7831">
        <w:rPr>
          <w:rFonts w:ascii="Arial" w:hAnsi="Arial" w:cs="Arial"/>
          <w:sz w:val="22"/>
          <w:szCs w:val="22"/>
        </w:rPr>
        <w:t>from</w:t>
      </w:r>
      <w:r w:rsidR="00FF4525" w:rsidRPr="00BC7831">
        <w:rPr>
          <w:rFonts w:ascii="Arial" w:hAnsi="Arial" w:cs="Arial"/>
          <w:sz w:val="22"/>
          <w:szCs w:val="22"/>
        </w:rPr>
        <w:t xml:space="preserve"> loss of electricity to 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r w:rsidR="00E75273" w:rsidRPr="00BC7831">
        <w:rPr>
          <w:rFonts w:ascii="Arial" w:hAnsi="Arial" w:cs="Arial"/>
          <w:sz w:val="22"/>
          <w:szCs w:val="22"/>
        </w:rPr>
        <w:t xml:space="preserve">. </w:t>
      </w:r>
      <w:r w:rsidR="003361A5" w:rsidRPr="00BC7831">
        <w:rPr>
          <w:rFonts w:ascii="Arial" w:hAnsi="Arial" w:cs="Arial"/>
          <w:sz w:val="22"/>
          <w:szCs w:val="22"/>
        </w:rPr>
        <w:t xml:space="preserve">M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 xml:space="preserve">and floods. </w:t>
      </w:r>
      <w:r w:rsidR="001B34DD" w:rsidRPr="00BC7831">
        <w:rPr>
          <w:rFonts w:ascii="Arial" w:hAnsi="Arial" w:cs="Arial"/>
          <w:sz w:val="22"/>
          <w:szCs w:val="22"/>
        </w:rPr>
        <w:t>When outages co-occur with severe weather, health risks may be greater.</w:t>
      </w:r>
      <w:r w:rsidR="00A7199C" w:rsidRPr="00BC7831">
        <w:rPr>
          <w:rFonts w:ascii="Arial" w:hAnsi="Arial" w:cs="Arial"/>
          <w:sz w:val="22"/>
          <w:szCs w:val="22"/>
        </w:rPr>
        <w:t xml:space="preserve"> </w:t>
      </w:r>
      <w:r w:rsidR="00F95BF9" w:rsidRPr="00BC7831">
        <w:rPr>
          <w:rFonts w:ascii="Arial" w:hAnsi="Arial" w:cs="Arial"/>
          <w:sz w:val="22"/>
          <w:szCs w:val="22"/>
        </w:rPr>
        <w:t>In this analysis</w:t>
      </w:r>
      <w:r w:rsidR="00BA2353" w:rsidRPr="00BC7831">
        <w:rPr>
          <w:rFonts w:ascii="Arial" w:hAnsi="Arial" w:cs="Arial"/>
          <w:sz w:val="22"/>
          <w:szCs w:val="22"/>
        </w:rPr>
        <w:t>,</w:t>
      </w:r>
      <w:r w:rsidR="00F95BF9" w:rsidRPr="00BC7831">
        <w:rPr>
          <w:rFonts w:ascii="Arial" w:hAnsi="Arial" w:cs="Arial"/>
          <w:sz w:val="22"/>
          <w:szCs w:val="22"/>
        </w:rPr>
        <w:t xml:space="preserve"> we controlled for temperature, wind, and precipitation, rather than</w:t>
      </w:r>
      <w:r w:rsidR="00BA2353" w:rsidRPr="00BC7831">
        <w:rPr>
          <w:rFonts w:ascii="Arial" w:hAnsi="Arial" w:cs="Arial"/>
          <w:sz w:val="22"/>
          <w:szCs w:val="22"/>
        </w:rPr>
        <w:t xml:space="preserve"> analyzing </w:t>
      </w:r>
      <w:r w:rsidR="00F95BF9" w:rsidRPr="00BC7831">
        <w:rPr>
          <w:rFonts w:ascii="Arial" w:hAnsi="Arial" w:cs="Arial"/>
          <w:sz w:val="22"/>
          <w:szCs w:val="22"/>
        </w:rPr>
        <w:t>effect modification or mediation</w:t>
      </w:r>
      <w:r w:rsidR="001A70BE" w:rsidRPr="00BC7831">
        <w:rPr>
          <w:rFonts w:ascii="Arial" w:hAnsi="Arial" w:cs="Arial"/>
          <w:sz w:val="22"/>
          <w:szCs w:val="22"/>
        </w:rPr>
        <w:t xml:space="preserve"> of the relationship between severe weather, power outage, and </w:t>
      </w:r>
      <w:r w:rsidR="00770D07" w:rsidRPr="00BC7831">
        <w:rPr>
          <w:rFonts w:ascii="Arial" w:hAnsi="Arial" w:cs="Arial"/>
          <w:sz w:val="22"/>
          <w:szCs w:val="22"/>
        </w:rPr>
        <w:t>hospitalizations</w:t>
      </w:r>
      <w:r w:rsidR="001A70BE" w:rsidRPr="00BC7831">
        <w:rPr>
          <w:rFonts w:ascii="Arial" w:hAnsi="Arial" w:cs="Arial"/>
          <w:sz w:val="22"/>
          <w:szCs w:val="22"/>
        </w:rPr>
        <w:t xml:space="preserve">. </w:t>
      </w:r>
      <w:r w:rsidR="004A32E7" w:rsidRPr="00BC7831">
        <w:rPr>
          <w:rFonts w:ascii="Arial" w:hAnsi="Arial" w:cs="Arial"/>
          <w:sz w:val="22"/>
          <w:szCs w:val="22"/>
        </w:rPr>
        <w:t xml:space="preserve">F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r w:rsidR="00131138" w:rsidRPr="00BC7831">
        <w:rPr>
          <w:rFonts w:ascii="Arial" w:hAnsi="Arial" w:cs="Arial"/>
          <w:sz w:val="22"/>
          <w:szCs w:val="22"/>
        </w:rPr>
        <w:t xml:space="preserve">. </w:t>
      </w:r>
      <w:r w:rsidR="007D3012" w:rsidRPr="00BC7831">
        <w:rPr>
          <w:rFonts w:ascii="Arial" w:hAnsi="Arial" w:cs="Arial"/>
          <w:sz w:val="22"/>
          <w:szCs w:val="22"/>
        </w:rPr>
        <w:t xml:space="preserve">New national datasets of power outage exposure will enable analyses of outage exposure and regional climate hazards together. </w:t>
      </w:r>
      <w:r w:rsidR="005315BB" w:rsidRPr="00BC7831">
        <w:rPr>
          <w:rFonts w:ascii="Arial" w:hAnsi="Arial" w:cs="Arial"/>
          <w:sz w:val="22"/>
          <w:szCs w:val="22"/>
        </w:rPr>
        <w:t xml:space="preserve">If power outages mediate the relationship between severe weather and hospitalizations, improving electricity reliability could mitigate the effects of climate hazards. </w:t>
      </w:r>
    </w:p>
    <w:p w14:paraId="2EBCB6D3" w14:textId="406011BA"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of county customers)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 xml:space="preserve">zation rates compared to outages affecting </w:t>
      </w:r>
      <w:r w:rsidR="00846FE0" w:rsidRPr="00BC7831">
        <w:rPr>
          <w:rFonts w:ascii="Arial" w:eastAsia="Garamond" w:hAnsi="Arial" w:cs="Arial"/>
        </w:rPr>
        <w:t>≥</w:t>
      </w:r>
      <w:r w:rsidR="00397589" w:rsidRPr="00BC7831">
        <w:rPr>
          <w:rFonts w:ascii="Arial" w:hAnsi="Arial" w:cs="Arial"/>
          <w:sz w:val="22"/>
          <w:szCs w:val="22"/>
        </w:rPr>
        <w:t>1% of county customers.</w:t>
      </w:r>
      <w:r w:rsidR="00EC12ED" w:rsidRPr="00BC7831">
        <w:rPr>
          <w:rFonts w:ascii="Arial" w:hAnsi="Arial" w:cs="Arial"/>
          <w:sz w:val="22"/>
          <w:szCs w:val="22"/>
        </w:rPr>
        <w:t xml:space="preserve"> The effects of </w:t>
      </w:r>
      <w:r w:rsidR="00B60CA1" w:rsidRPr="00BC7831">
        <w:rPr>
          <w:rFonts w:ascii="Arial" w:hAnsi="Arial" w:cs="Arial"/>
          <w:sz w:val="22"/>
          <w:szCs w:val="22"/>
        </w:rPr>
        <w:t>these</w:t>
      </w:r>
      <w:r w:rsidR="00EC12ED" w:rsidRPr="00BC7831">
        <w:rPr>
          <w:rFonts w:ascii="Arial" w:hAnsi="Arial" w:cs="Arial"/>
          <w:sz w:val="22"/>
          <w:szCs w:val="22"/>
        </w:rPr>
        <w:t xml:space="preserve"> outages on hospitalization rates may appear larger because </w:t>
      </w:r>
      <w:r w:rsidR="00E53C4F" w:rsidRPr="00BC7831">
        <w:rPr>
          <w:rFonts w:ascii="Arial" w:hAnsi="Arial" w:cs="Arial"/>
          <w:sz w:val="22"/>
          <w:szCs w:val="22"/>
        </w:rPr>
        <w:t xml:space="preserve">they are measured </w:t>
      </w:r>
      <w:r w:rsidR="004A42CC" w:rsidRPr="00BC7831">
        <w:rPr>
          <w:rFonts w:ascii="Arial" w:hAnsi="Arial" w:cs="Arial"/>
          <w:sz w:val="22"/>
          <w:szCs w:val="22"/>
        </w:rPr>
        <w:t>more accurately</w:t>
      </w:r>
      <w:r w:rsidR="00E53C4F" w:rsidRPr="00BC7831">
        <w:rPr>
          <w:rFonts w:ascii="Arial" w:hAnsi="Arial" w:cs="Arial"/>
          <w:sz w:val="22"/>
          <w:szCs w:val="22"/>
        </w:rPr>
        <w:t xml:space="preserve"> in this analysis. </w:t>
      </w:r>
      <w:r w:rsidR="00E81A85" w:rsidRPr="00BC7831">
        <w:rPr>
          <w:rFonts w:ascii="Arial" w:hAnsi="Arial" w:cs="Arial"/>
          <w:sz w:val="22"/>
          <w:szCs w:val="22"/>
        </w:rPr>
        <w:t xml:space="preserve">There is 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t>
      </w:r>
      <w:r w:rsidR="00E81A85" w:rsidRPr="00BC7831">
        <w:rPr>
          <w:rFonts w:ascii="Arial" w:hAnsi="Arial" w:cs="Arial"/>
          <w:sz w:val="22"/>
          <w:szCs w:val="22"/>
        </w:rPr>
        <w:lastRenderedPageBreak/>
        <w:t xml:space="preserve">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is </w:t>
      </w:r>
      <w:r w:rsidR="00C45F19" w:rsidRPr="00BC7831">
        <w:rPr>
          <w:rFonts w:ascii="Arial" w:hAnsi="Arial" w:cs="Arial"/>
          <w:sz w:val="22"/>
          <w:szCs w:val="22"/>
        </w:rPr>
        <w:t>unknown</w:t>
      </w:r>
      <w:r w:rsidR="00E24903" w:rsidRPr="00BC7831">
        <w:rPr>
          <w:rFonts w:ascii="Arial" w:hAnsi="Arial" w:cs="Arial"/>
          <w:sz w:val="22"/>
          <w:szCs w:val="22"/>
        </w:rPr>
        <w:t xml:space="preserve">. </w:t>
      </w:r>
      <w:r w:rsidR="00EB74D6" w:rsidRPr="00BC7831">
        <w:rPr>
          <w:rFonts w:ascii="Arial" w:hAnsi="Arial" w:cs="Arial"/>
          <w:sz w:val="22"/>
          <w:szCs w:val="22"/>
        </w:rPr>
        <w:t xml:space="preserve">However, larger outages may also cause more hospitalizations because they </w:t>
      </w:r>
      <w:r w:rsidR="00B724D8" w:rsidRPr="00BC7831">
        <w:rPr>
          <w:rFonts w:ascii="Arial" w:hAnsi="Arial" w:cs="Arial"/>
          <w:sz w:val="22"/>
          <w:szCs w:val="22"/>
        </w:rPr>
        <w:t>are community-wide events</w:t>
      </w:r>
      <w:r w:rsidR="00EB74D6" w:rsidRPr="00BC7831">
        <w:rPr>
          <w:rFonts w:ascii="Arial" w:hAnsi="Arial" w:cs="Arial"/>
          <w:sz w:val="22"/>
          <w:szCs w:val="22"/>
        </w:rPr>
        <w:t>.</w:t>
      </w:r>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 xml:space="preserve">small power outage, older adults may be able to rely on neighbou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for 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 xml:space="preserve">places still have power. </w:t>
      </w:r>
      <w:r w:rsidR="00D26F16" w:rsidRPr="00BC7831">
        <w:rPr>
          <w:rFonts w:ascii="Arial" w:hAnsi="Arial" w:cs="Arial"/>
          <w:sz w:val="22"/>
          <w:szCs w:val="22"/>
        </w:rPr>
        <w:t>M</w:t>
      </w:r>
      <w:r w:rsidR="001B7904" w:rsidRPr="00BC7831">
        <w:rPr>
          <w:rFonts w:ascii="Arial" w:hAnsi="Arial" w:cs="Arial"/>
          <w:sz w:val="22"/>
          <w:szCs w:val="22"/>
        </w:rPr>
        <w:t xml:space="preserve">ore individuals may </w:t>
      </w:r>
      <w:r w:rsidR="00CF5540" w:rsidRPr="00BC7831">
        <w:rPr>
          <w:rFonts w:ascii="Arial" w:hAnsi="Arial" w:cs="Arial"/>
          <w:sz w:val="22"/>
          <w:szCs w:val="22"/>
        </w:rPr>
        <w:t xml:space="preserve">therefore </w:t>
      </w:r>
      <w:r w:rsidR="001B7904" w:rsidRPr="00BC7831">
        <w:rPr>
          <w:rFonts w:ascii="Arial" w:hAnsi="Arial" w:cs="Arial"/>
          <w:sz w:val="22"/>
          <w:szCs w:val="22"/>
        </w:rPr>
        <w:t xml:space="preserve">be exposed to 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r w:rsidR="00D406CA" w:rsidRPr="00BC7831">
        <w:rPr>
          <w:rFonts w:ascii="Arial" w:hAnsi="Arial" w:cs="Arial"/>
          <w:sz w:val="22"/>
          <w:szCs w:val="22"/>
        </w:rPr>
        <w:t xml:space="preserve"> </w:t>
      </w:r>
      <w:r w:rsidR="000412DB" w:rsidRPr="00BC7831">
        <w:rPr>
          <w:rFonts w:ascii="Arial" w:hAnsi="Arial" w:cs="Arial"/>
          <w:sz w:val="22"/>
          <w:szCs w:val="22"/>
        </w:rPr>
        <w:t xml:space="preserve">such as heat and cold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 outages,</w:t>
      </w:r>
      <w:r w:rsidR="001B7904" w:rsidRPr="00BC7831">
        <w:rPr>
          <w:rFonts w:ascii="Arial" w:hAnsi="Arial" w:cs="Arial"/>
          <w:sz w:val="22"/>
          <w:szCs w:val="22"/>
        </w:rPr>
        <w:t xml:space="preserve"> leading to </w:t>
      </w:r>
      <w:r w:rsidR="00FC6E7C" w:rsidRPr="00BC7831">
        <w:rPr>
          <w:rFonts w:ascii="Arial" w:hAnsi="Arial" w:cs="Arial"/>
          <w:sz w:val="22"/>
          <w:szCs w:val="22"/>
        </w:rPr>
        <w:t xml:space="preserve">increased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5F4C79E6"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effect of power outage on hospitalizations by sex, age, poverty,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adaptive capacity may not have </w:t>
      </w:r>
      <w:r w:rsidR="00B3647E" w:rsidRPr="00BC7831">
        <w:rPr>
          <w:rFonts w:ascii="Arial" w:hAnsi="Arial" w:cs="Arial"/>
          <w:sz w:val="22"/>
          <w:szCs w:val="22"/>
        </w:rPr>
        <w:t xml:space="preserve">been </w:t>
      </w:r>
      <w:r w:rsidR="00BF30B0" w:rsidRPr="00BC7831">
        <w:rPr>
          <w:rFonts w:ascii="Arial" w:hAnsi="Arial" w:cs="Arial"/>
          <w:sz w:val="22"/>
          <w:szCs w:val="22"/>
        </w:rPr>
        <w:t>differe</w:t>
      </w:r>
      <w:r w:rsidR="00B3647E" w:rsidRPr="00BC7831">
        <w:rPr>
          <w:rFonts w:ascii="Arial" w:hAnsi="Arial" w:cs="Arial"/>
          <w:sz w:val="22"/>
          <w:szCs w:val="22"/>
        </w:rPr>
        <w:t>nt enough</w:t>
      </w:r>
      <w:r w:rsidR="00BF30B0" w:rsidRPr="00BC7831">
        <w:rPr>
          <w:rFonts w:ascii="Arial" w:hAnsi="Arial" w:cs="Arial"/>
          <w:sz w:val="22"/>
          <w:szCs w:val="22"/>
        </w:rPr>
        <w:t xml:space="preserve"> on average between counties classified as high poverty </w:t>
      </w:r>
      <w:r w:rsidR="00955F66" w:rsidRPr="00BC7831">
        <w:rPr>
          <w:rFonts w:ascii="Arial" w:hAnsi="Arial" w:cs="Arial"/>
          <w:sz w:val="22"/>
          <w:szCs w:val="22"/>
        </w:rPr>
        <w:t xml:space="preserve">vs </w:t>
      </w:r>
      <w:r w:rsidR="00BF30B0" w:rsidRPr="00BC7831">
        <w:rPr>
          <w:rFonts w:ascii="Arial" w:hAnsi="Arial" w:cs="Arial"/>
          <w:sz w:val="22"/>
          <w:szCs w:val="22"/>
        </w:rPr>
        <w:t>low poverty</w:t>
      </w:r>
      <w:r w:rsidR="00144163" w:rsidRPr="00BC7831">
        <w:rPr>
          <w:rFonts w:ascii="Arial" w:hAnsi="Arial" w:cs="Arial"/>
          <w:sz w:val="22"/>
          <w:szCs w:val="22"/>
        </w:rPr>
        <w:t xml:space="preserve"> </w:t>
      </w:r>
      <w:r w:rsidR="001D48EC" w:rsidRPr="00BC7831">
        <w:rPr>
          <w:rFonts w:ascii="Arial" w:hAnsi="Arial" w:cs="Arial"/>
          <w:sz w:val="22"/>
          <w:szCs w:val="22"/>
        </w:rPr>
        <w:t xml:space="preserve">to modify the effects of power outage on </w:t>
      </w:r>
      <w:r w:rsidR="00397A7C" w:rsidRPr="00BC7831">
        <w:rPr>
          <w:rFonts w:ascii="Arial" w:hAnsi="Arial" w:cs="Arial"/>
          <w:sz w:val="22"/>
          <w:szCs w:val="22"/>
        </w:rPr>
        <w:t>hospitalization</w:t>
      </w:r>
      <w:r w:rsidR="001D48EC" w:rsidRPr="00BC7831">
        <w:rPr>
          <w:rFonts w:ascii="Arial" w:hAnsi="Arial" w:cs="Arial"/>
          <w:sz w:val="22"/>
          <w:szCs w:val="22"/>
        </w:rPr>
        <w:t xml:space="preserve"> rates.</w:t>
      </w:r>
      <w:r w:rsidR="00166E0B" w:rsidRPr="00BC7831">
        <w:rPr>
          <w:rFonts w:ascii="Arial" w:hAnsi="Arial" w:cs="Arial"/>
          <w:sz w:val="22"/>
          <w:szCs w:val="22"/>
        </w:rPr>
        <w:t xml:space="preserve"> Finer-grain data may be necessary to test for effect modification.</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 had lower hospitalization rates after power outage exposure compared to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 compared to non-DME users. </w:t>
      </w:r>
      <w:r w:rsidR="0073773C" w:rsidRPr="00BC7831">
        <w:rPr>
          <w:rFonts w:ascii="Arial" w:hAnsi="Arial" w:cs="Arial"/>
          <w:sz w:val="22"/>
          <w:szCs w:val="22"/>
        </w:rPr>
        <w:t xml:space="preserve">We are unsure why we observed these effects but offer several potential explanations. </w:t>
      </w:r>
      <w:r w:rsidR="00705CCB" w:rsidRPr="00BC7831">
        <w:rPr>
          <w:rFonts w:ascii="Arial" w:hAnsi="Arial" w:cs="Arial"/>
          <w:sz w:val="22"/>
          <w:szCs w:val="22"/>
        </w:rPr>
        <w:t xml:space="preserve">First, </w:t>
      </w:r>
      <w:r w:rsidR="0053761C" w:rsidRPr="00BC7831">
        <w:rPr>
          <w:rFonts w:ascii="Arial" w:hAnsi="Arial" w:cs="Arial"/>
          <w:sz w:val="22"/>
          <w:szCs w:val="22"/>
        </w:rPr>
        <w:t xml:space="preserve">power outages could also be causing mortality rather than hospitalizations among DME users. Second, </w:t>
      </w:r>
      <w:r w:rsidR="00CD15E6" w:rsidRPr="00BC7831">
        <w:rPr>
          <w:rFonts w:ascii="Arial" w:hAnsi="Arial" w:cs="Arial"/>
          <w:sz w:val="22"/>
          <w:szCs w:val="22"/>
        </w:rPr>
        <w:t>DME users may be more prepared for outages compared to non-DME users</w:t>
      </w:r>
      <w:r w:rsidR="009D1644" w:rsidRPr="00BC7831">
        <w:rPr>
          <w:rFonts w:ascii="Arial" w:hAnsi="Arial" w:cs="Arial"/>
          <w:sz w:val="22"/>
          <w:szCs w:val="22"/>
        </w:rPr>
        <w:t>, and have 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bat</w:t>
      </w:r>
      <w:r w:rsidR="00C924CA" w:rsidRPr="00BC7831">
        <w:rPr>
          <w:rFonts w:ascii="Arial" w:hAnsi="Arial" w:cs="Arial"/>
          <w:sz w:val="22"/>
          <w:szCs w:val="22"/>
        </w:rPr>
        <w:t>teries</w:t>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DME users may not be equally vulnerable to health effects from power outage. </w:t>
      </w:r>
      <w:r w:rsidR="005671A6" w:rsidRPr="00BC7831">
        <w:rPr>
          <w:rFonts w:ascii="Arial" w:hAnsi="Arial" w:cs="Arial"/>
          <w:sz w:val="22"/>
          <w:szCs w:val="22"/>
        </w:rPr>
        <w:t xml:space="preserve">We measured county DME use based on how many </w:t>
      </w:r>
      <w:r w:rsidR="0055604F" w:rsidRPr="00BC7831">
        <w:rPr>
          <w:rFonts w:ascii="Arial" w:hAnsi="Arial" w:cs="Arial"/>
          <w:sz w:val="22"/>
          <w:szCs w:val="22"/>
        </w:rPr>
        <w:t>M</w:t>
      </w:r>
      <w:r w:rsidR="00CC4ED0" w:rsidRPr="00BC7831">
        <w:rPr>
          <w:rFonts w:ascii="Arial" w:hAnsi="Arial" w:cs="Arial"/>
          <w:sz w:val="22"/>
          <w:szCs w:val="22"/>
        </w:rPr>
        <w:t>edicare beneficiaries used any kind 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 xml:space="preserve">vulnerable </w:t>
      </w:r>
      <w:r w:rsidR="0007229D" w:rsidRPr="00BC7831">
        <w:rPr>
          <w:rFonts w:ascii="Arial" w:hAnsi="Arial" w:cs="Arial"/>
          <w:sz w:val="22"/>
          <w:szCs w:val="22"/>
        </w:rPr>
        <w:lastRenderedPageBreak/>
        <w:t>to health effects from</w:t>
      </w:r>
      <w:r w:rsidR="0055604F" w:rsidRPr="00BC7831">
        <w:rPr>
          <w:rFonts w:ascii="Arial" w:hAnsi="Arial" w:cs="Arial"/>
          <w:sz w:val="22"/>
          <w:szCs w:val="22"/>
        </w:rPr>
        <w:t xml:space="preserve"> power outage than other DME users</w:t>
      </w:r>
      <w:r w:rsidR="00BF14B8" w:rsidRPr="00BC7831">
        <w:rPr>
          <w:rFonts w:ascii="Arial" w:hAnsi="Arial" w:cs="Arial"/>
          <w:sz w:val="22"/>
          <w:szCs w:val="22"/>
        </w:rPr>
        <w:t xml:space="preserve">. At the same time, </w:t>
      </w:r>
      <w:r w:rsidR="00D6591A" w:rsidRPr="00BC7831">
        <w:rPr>
          <w:rFonts w:ascii="Arial" w:hAnsi="Arial" w:cs="Arial"/>
          <w:sz w:val="22"/>
          <w:szCs w:val="22"/>
        </w:rPr>
        <w:t>use of other</w:t>
      </w:r>
      <w:r w:rsidR="00BF14B8" w:rsidRPr="00BC7831">
        <w:rPr>
          <w:rFonts w:ascii="Arial" w:hAnsi="Arial" w:cs="Arial"/>
          <w:sz w:val="22"/>
          <w:szCs w:val="22"/>
        </w:rPr>
        <w:t xml:space="preserve"> </w:t>
      </w:r>
      <w:r w:rsidR="00E411EA" w:rsidRPr="00BC7831">
        <w:rPr>
          <w:rFonts w:ascii="Arial" w:hAnsi="Arial" w:cs="Arial"/>
          <w:sz w:val="22"/>
          <w:szCs w:val="22"/>
        </w:rPr>
        <w:t>DME</w:t>
      </w:r>
      <w:r w:rsidR="002B5882" w:rsidRPr="00BC7831">
        <w:rPr>
          <w:rFonts w:ascii="Arial" w:hAnsi="Arial" w:cs="Arial"/>
          <w:sz w:val="22"/>
          <w:szCs w:val="22"/>
        </w:rPr>
        <w:t xml:space="preserve"> types may </w:t>
      </w:r>
      <w:r w:rsidR="00D6591A" w:rsidRPr="00BC7831">
        <w:rPr>
          <w:rFonts w:ascii="Arial" w:hAnsi="Arial" w:cs="Arial"/>
          <w:sz w:val="22"/>
          <w:szCs w:val="22"/>
        </w:rPr>
        <w:t xml:space="preserve">be </w:t>
      </w:r>
      <w:r w:rsidR="00CE44CD" w:rsidRPr="00BC7831">
        <w:rPr>
          <w:rFonts w:ascii="Arial" w:hAnsi="Arial" w:cs="Arial"/>
          <w:sz w:val="22"/>
          <w:szCs w:val="22"/>
        </w:rPr>
        <w:t>indicative</w:t>
      </w:r>
      <w:r w:rsidR="00F752C8" w:rsidRPr="00BC7831">
        <w:rPr>
          <w:rFonts w:ascii="Arial" w:hAnsi="Arial" w:cs="Arial"/>
          <w:sz w:val="22"/>
          <w:szCs w:val="22"/>
        </w:rPr>
        <w:t xml:space="preserve"> of </w:t>
      </w:r>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FE0BB9" w:rsidRPr="00BC7831">
        <w:rPr>
          <w:rFonts w:ascii="Arial" w:hAnsi="Arial" w:cs="Arial"/>
          <w:sz w:val="22"/>
          <w:szCs w:val="22"/>
        </w:rPr>
        <w:t xml:space="preserve">. </w:t>
      </w:r>
      <w:r w:rsidR="00780597" w:rsidRPr="00BC7831">
        <w:rPr>
          <w:rFonts w:ascii="Arial" w:hAnsi="Arial" w:cs="Arial"/>
          <w:sz w:val="22"/>
          <w:szCs w:val="22"/>
        </w:rPr>
        <w:t>D</w:t>
      </w:r>
      <w:r w:rsidR="006467B7" w:rsidRPr="00BC7831">
        <w:rPr>
          <w:rFonts w:ascii="Arial" w:hAnsi="Arial" w:cs="Arial"/>
          <w:sz w:val="22"/>
          <w:szCs w:val="22"/>
        </w:rPr>
        <w:t xml:space="preserve">ata on DME </w:t>
      </w:r>
      <w:r w:rsidR="00B37F8D" w:rsidRPr="00BC7831">
        <w:rPr>
          <w:rFonts w:ascii="Arial" w:hAnsi="Arial" w:cs="Arial"/>
          <w:sz w:val="22"/>
          <w:szCs w:val="22"/>
        </w:rPr>
        <w:t xml:space="preserve">use </w:t>
      </w:r>
      <w:r w:rsidR="006467B7" w:rsidRPr="00BC7831">
        <w:rPr>
          <w:rFonts w:ascii="Arial" w:hAnsi="Arial" w:cs="Arial"/>
          <w:sz w:val="22"/>
          <w:szCs w:val="22"/>
        </w:rPr>
        <w:t xml:space="preserve">are not disaggregated </w:t>
      </w:r>
      <w:r w:rsidR="00323A1C" w:rsidRPr="00BC7831">
        <w:rPr>
          <w:rFonts w:ascii="Arial" w:hAnsi="Arial" w:cs="Arial"/>
          <w:sz w:val="22"/>
          <w:szCs w:val="22"/>
        </w:rPr>
        <w:t>by type of DME</w:t>
      </w:r>
      <w:r w:rsidR="000F5A51" w:rsidRPr="00BC7831">
        <w:rPr>
          <w:rFonts w:ascii="Arial" w:hAnsi="Arial" w:cs="Arial"/>
          <w:sz w:val="22"/>
          <w:szCs w:val="22"/>
        </w:rPr>
        <w:t xml:space="preserve"> for the year 2018</w:t>
      </w:r>
      <w:r w:rsidR="0060178A" w:rsidRPr="00BC7831">
        <w:rPr>
          <w:rFonts w:ascii="Arial" w:hAnsi="Arial" w:cs="Arial"/>
          <w:sz w:val="22"/>
          <w:szCs w:val="22"/>
        </w:rPr>
        <w:t xml:space="preserve">, </w:t>
      </w:r>
      <w:r w:rsidR="007F30AB" w:rsidRPr="00BC7831">
        <w:rPr>
          <w:rFonts w:ascii="Arial" w:hAnsi="Arial" w:cs="Arial"/>
          <w:sz w:val="22"/>
          <w:szCs w:val="22"/>
        </w:rPr>
        <w:t>limit</w:t>
      </w:r>
      <w:r w:rsidR="008474FD" w:rsidRPr="00BC7831">
        <w:rPr>
          <w:rFonts w:ascii="Arial" w:hAnsi="Arial" w:cs="Arial"/>
          <w:sz w:val="22"/>
          <w:szCs w:val="22"/>
        </w:rPr>
        <w:t>i</w:t>
      </w:r>
      <w:r w:rsidR="007F30AB" w:rsidRPr="00BC7831">
        <w:rPr>
          <w:rFonts w:ascii="Arial" w:hAnsi="Arial" w:cs="Arial"/>
          <w:sz w:val="22"/>
          <w:szCs w:val="22"/>
        </w:rPr>
        <w:t xml:space="preserve">ng further analysis. </w:t>
      </w:r>
      <w:r w:rsidR="00987D7A" w:rsidRPr="00BC7831">
        <w:rPr>
          <w:rFonts w:ascii="Arial" w:hAnsi="Arial" w:cs="Arial"/>
          <w:sz w:val="22"/>
          <w:szCs w:val="22"/>
        </w:rPr>
        <w:t xml:space="preserve"> </w:t>
      </w:r>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t xml:space="preserve"> </w:t>
      </w:r>
    </w:p>
    <w:p w14:paraId="68D67A71" w14:textId="46794204" w:rsidR="005B5FB4" w:rsidRPr="00BC7831" w:rsidRDefault="00826EF9" w:rsidP="001C6B07">
      <w:pPr>
        <w:spacing w:line="480" w:lineRule="auto"/>
        <w:rPr>
          <w:rFonts w:ascii="Arial" w:hAnsi="Arial" w:cs="Arial"/>
          <w:sz w:val="22"/>
          <w:szCs w:val="22"/>
        </w:rPr>
      </w:pPr>
      <w:r w:rsidRPr="00BC7831">
        <w:rPr>
          <w:rFonts w:ascii="Arial" w:hAnsi="Arial" w:cs="Arial"/>
          <w:sz w:val="22"/>
          <w:szCs w:val="22"/>
        </w:rPr>
        <w:t>Strengths and limitations</w:t>
      </w:r>
    </w:p>
    <w:p w14:paraId="6F5964A6" w14:textId="77777777" w:rsidR="00FF58C0" w:rsidRPr="00BC7831" w:rsidRDefault="00FF58C0" w:rsidP="001C6B07">
      <w:pPr>
        <w:spacing w:line="480" w:lineRule="auto"/>
        <w:rPr>
          <w:rFonts w:ascii="Arial" w:hAnsi="Arial" w:cs="Arial"/>
          <w:sz w:val="22"/>
          <w:szCs w:val="22"/>
        </w:rPr>
      </w:pPr>
    </w:p>
    <w:p w14:paraId="4DABA56E" w14:textId="291935AF"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 xml:space="preserve">hours. </w:t>
      </w:r>
      <w:r w:rsidR="00514AD2" w:rsidRPr="00BC7831">
        <w:rPr>
          <w:rFonts w:ascii="Arial" w:hAnsi="Arial" w:cs="Arial"/>
          <w:sz w:val="22"/>
          <w:szCs w:val="22"/>
        </w:rPr>
        <w:t>This definition of power outage exposure can misclassify up to 99% of customers as exposed when they</w:t>
      </w:r>
      <w:r w:rsidR="00FA063C" w:rsidRPr="00BC7831">
        <w:rPr>
          <w:rFonts w:ascii="Arial" w:hAnsi="Arial" w:cs="Arial"/>
          <w:sz w:val="22"/>
          <w:szCs w:val="22"/>
        </w:rPr>
        <w:t xml:space="preserve"> are</w:t>
      </w:r>
      <w:r w:rsidR="00514AD2" w:rsidRPr="00BC7831">
        <w:rPr>
          <w:rFonts w:ascii="Arial" w:hAnsi="Arial" w:cs="Arial"/>
          <w:sz w:val="22"/>
          <w:szCs w:val="22"/>
        </w:rPr>
        <w:t xml:space="preserve"> not experiencing a power outage.</w:t>
      </w:r>
      <w:r w:rsidR="000F2E86" w:rsidRPr="00BC7831">
        <w:rPr>
          <w:rFonts w:ascii="Arial" w:hAnsi="Arial" w:cs="Arial"/>
          <w:sz w:val="22"/>
          <w:szCs w:val="22"/>
        </w:rPr>
        <w:t xml:space="preserve"> </w:t>
      </w:r>
      <w:r w:rsidR="00E4357D" w:rsidRPr="00BC7831">
        <w:rPr>
          <w:rFonts w:ascii="Arial" w:hAnsi="Arial" w:cs="Arial"/>
          <w:sz w:val="22"/>
          <w:szCs w:val="22"/>
        </w:rPr>
        <w:t xml:space="preserve">Because power outage is an understudied exposure, </w:t>
      </w:r>
      <w:r w:rsidR="00760FA8" w:rsidRPr="00BC7831">
        <w:rPr>
          <w:rFonts w:ascii="Arial" w:hAnsi="Arial" w:cs="Arial"/>
          <w:sz w:val="22"/>
          <w:szCs w:val="22"/>
        </w:rPr>
        <w:t>it</w:t>
      </w:r>
      <w:r w:rsidR="00BA6203" w:rsidRPr="00BC7831">
        <w:rPr>
          <w:rFonts w:ascii="Arial" w:hAnsi="Arial" w:cs="Arial"/>
          <w:sz w:val="22"/>
          <w:szCs w:val="22"/>
        </w:rPr>
        <w:t xml:space="preserve"> is</w:t>
      </w:r>
      <w:r w:rsidR="00327154" w:rsidRPr="00BC7831">
        <w:rPr>
          <w:rFonts w:ascii="Arial" w:hAnsi="Arial" w:cs="Arial"/>
          <w:sz w:val="22"/>
          <w:szCs w:val="22"/>
        </w:rPr>
        <w:t xml:space="preserve"> </w:t>
      </w:r>
      <w:r w:rsidR="00EB68D9" w:rsidRPr="00BC7831">
        <w:rPr>
          <w:rFonts w:ascii="Arial" w:hAnsi="Arial" w:cs="Arial"/>
          <w:sz w:val="22"/>
          <w:szCs w:val="22"/>
        </w:rPr>
        <w:t>unclear how measuring power outage at this spatial unit level</w:t>
      </w:r>
      <w:r w:rsidR="004736A1" w:rsidRPr="00BC7831">
        <w:rPr>
          <w:rFonts w:ascii="Arial" w:hAnsi="Arial" w:cs="Arial"/>
          <w:sz w:val="22"/>
          <w:szCs w:val="22"/>
        </w:rPr>
        <w:t xml:space="preserve"> with this exposure </w:t>
      </w:r>
      <w:r w:rsidR="00D860B6" w:rsidRPr="00BC7831">
        <w:rPr>
          <w:rFonts w:ascii="Arial" w:hAnsi="Arial" w:cs="Arial"/>
          <w:sz w:val="22"/>
          <w:szCs w:val="22"/>
        </w:rPr>
        <w:t>misclassification</w:t>
      </w:r>
      <w:r w:rsidR="009257D8" w:rsidRPr="00BC7831">
        <w:rPr>
          <w:rFonts w:ascii="Arial" w:hAnsi="Arial" w:cs="Arial"/>
          <w:sz w:val="22"/>
          <w:szCs w:val="22"/>
        </w:rPr>
        <w:t xml:space="preserve"> c</w:t>
      </w:r>
      <w:r w:rsidR="007A7B56" w:rsidRPr="00BC7831">
        <w:rPr>
          <w:rFonts w:ascii="Arial" w:hAnsi="Arial" w:cs="Arial"/>
          <w:sz w:val="22"/>
          <w:szCs w:val="22"/>
        </w:rPr>
        <w:t>ould</w:t>
      </w:r>
      <w:r w:rsidR="009257D8" w:rsidRPr="00BC7831">
        <w:rPr>
          <w:rFonts w:ascii="Arial" w:hAnsi="Arial" w:cs="Arial"/>
          <w:sz w:val="22"/>
          <w:szCs w:val="22"/>
        </w:rPr>
        <w:t xml:space="preserve"> bias </w:t>
      </w:r>
      <w:r w:rsidR="007A7B56" w:rsidRPr="00BC7831">
        <w:rPr>
          <w:rFonts w:ascii="Arial" w:hAnsi="Arial" w:cs="Arial"/>
          <w:sz w:val="22"/>
          <w:szCs w:val="22"/>
        </w:rPr>
        <w:t xml:space="preserve">the </w:t>
      </w:r>
      <w:r w:rsidR="009257D8" w:rsidRPr="00BC7831">
        <w:rPr>
          <w:rFonts w:ascii="Arial" w:hAnsi="Arial" w:cs="Arial"/>
          <w:sz w:val="22"/>
          <w:szCs w:val="22"/>
        </w:rPr>
        <w:t>results</w:t>
      </w:r>
      <w:r w:rsidR="002F2331" w:rsidRPr="00BC7831">
        <w:rPr>
          <w:rFonts w:ascii="Arial" w:hAnsi="Arial" w:cs="Arial"/>
          <w:sz w:val="22"/>
          <w:szCs w:val="22"/>
        </w:rPr>
        <w:t xml:space="preserve"> of </w:t>
      </w:r>
      <w:r w:rsidR="007A7B56" w:rsidRPr="00BC7831">
        <w:rPr>
          <w:rFonts w:ascii="Arial" w:hAnsi="Arial" w:cs="Arial"/>
          <w:sz w:val="22"/>
          <w:szCs w:val="22"/>
        </w:rPr>
        <w:t>this study.</w:t>
      </w:r>
      <w:r w:rsidR="00B75FF3" w:rsidRPr="00BC7831">
        <w:rPr>
          <w:rFonts w:ascii="Arial" w:hAnsi="Arial" w:cs="Arial"/>
          <w:sz w:val="22"/>
          <w:szCs w:val="22"/>
        </w:rPr>
        <w:t xml:space="preserve"> </w:t>
      </w:r>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p>
    <w:p w14:paraId="5FCBF620" w14:textId="47FCDE92"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results.</w:t>
      </w:r>
    </w:p>
    <w:p w14:paraId="6E02D75C" w14:textId="7C6E2C4B"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amounts of data. </w:t>
      </w:r>
      <w:r w:rsidR="00BF29A7" w:rsidRPr="00BC7831">
        <w:rPr>
          <w:rFonts w:ascii="Arial" w:hAnsi="Arial" w:cs="Arial"/>
          <w:sz w:val="22"/>
          <w:szCs w:val="22"/>
        </w:rPr>
        <w:t xml:space="preserve">We </w:t>
      </w:r>
      <w:r w:rsidR="007646CD" w:rsidRPr="00BC7831">
        <w:rPr>
          <w:rFonts w:ascii="Arial" w:hAnsi="Arial" w:cs="Arial"/>
          <w:sz w:val="22"/>
          <w:szCs w:val="22"/>
        </w:rPr>
        <w:t>chose</w:t>
      </w:r>
      <w:r w:rsidR="00BF29A7" w:rsidRPr="00BC7831">
        <w:rPr>
          <w:rFonts w:ascii="Arial" w:hAnsi="Arial" w:cs="Arial"/>
          <w:sz w:val="22"/>
          <w:szCs w:val="22"/>
        </w:rPr>
        <w:t xml:space="preserve"> to exclude counties missing more than 50% of customer-hours in 2018, </w:t>
      </w:r>
      <w:r w:rsidR="00F64122" w:rsidRPr="00BC7831">
        <w:rPr>
          <w:rFonts w:ascii="Arial" w:hAnsi="Arial" w:cs="Arial"/>
          <w:sz w:val="22"/>
          <w:szCs w:val="22"/>
        </w:rPr>
        <w:t>to balance generalizability and bias from missing data</w:t>
      </w:r>
      <w:r w:rsidR="004609D7" w:rsidRPr="00BC7831">
        <w:rPr>
          <w:rFonts w:ascii="Arial" w:hAnsi="Arial" w:cs="Arial"/>
          <w:sz w:val="22"/>
          <w:szCs w:val="22"/>
        </w:rPr>
        <w:t xml:space="preserve">, using results from our previously published simulation paper to </w:t>
      </w:r>
      <w:r w:rsidR="000C6403" w:rsidRPr="00BC7831">
        <w:rPr>
          <w:rFonts w:ascii="Arial" w:hAnsi="Arial" w:cs="Arial"/>
          <w:sz w:val="22"/>
          <w:szCs w:val="22"/>
        </w:rPr>
        <w:t>guide this decision</w:t>
      </w:r>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were rural counties with low customer counts.</w:t>
      </w:r>
      <w:r w:rsidR="00B4597C" w:rsidRPr="00BC7831">
        <w:rPr>
          <w:rFonts w:ascii="Arial" w:hAnsi="Arial" w:cs="Arial"/>
          <w:sz w:val="22"/>
          <w:szCs w:val="22"/>
        </w:rPr>
        <w:t xml:space="preserve"> Other studies of power outage and health have found differential effects of power outage on health by urban or rural status. </w:t>
      </w:r>
      <w:r w:rsidR="00FC6E50" w:rsidRPr="00BC7831">
        <w:rPr>
          <w:rFonts w:ascii="Arial" w:hAnsi="Arial" w:cs="Arial"/>
          <w:sz w:val="22"/>
          <w:szCs w:val="22"/>
        </w:rPr>
        <w:t xml:space="preserve">Because we excluded so many rural counties, our results may not </w:t>
      </w:r>
      <w:r w:rsidR="009D6902" w:rsidRPr="00BC7831">
        <w:rPr>
          <w:rFonts w:ascii="Arial" w:hAnsi="Arial" w:cs="Arial"/>
          <w:sz w:val="22"/>
          <w:szCs w:val="22"/>
        </w:rPr>
        <w:t xml:space="preserve">accurately </w:t>
      </w:r>
      <w:r w:rsidR="005D45C9" w:rsidRPr="00BC7831">
        <w:rPr>
          <w:rFonts w:ascii="Arial" w:hAnsi="Arial" w:cs="Arial"/>
          <w:sz w:val="22"/>
          <w:szCs w:val="22"/>
        </w:rPr>
        <w:t xml:space="preserve">represent the effect of outage on health in rural counties. </w:t>
      </w:r>
    </w:p>
    <w:p w14:paraId="73053349" w14:textId="08F05E2A" w:rsidR="000E3BD6" w:rsidRPr="00BC7831" w:rsidRDefault="000E3BD6" w:rsidP="001C6B07">
      <w:pPr>
        <w:spacing w:line="480" w:lineRule="auto"/>
        <w:ind w:firstLine="720"/>
        <w:rPr>
          <w:rFonts w:ascii="Arial" w:hAnsi="Arial" w:cs="Arial"/>
          <w:sz w:val="22"/>
          <w:szCs w:val="22"/>
        </w:rPr>
      </w:pPr>
      <w:r w:rsidRPr="00BC7831">
        <w:rPr>
          <w:rFonts w:ascii="Arial" w:hAnsi="Arial" w:cs="Arial"/>
          <w:sz w:val="22"/>
          <w:szCs w:val="22"/>
        </w:rPr>
        <w:t>Despite these l</w:t>
      </w:r>
      <w:r w:rsidR="007A4755" w:rsidRPr="00BC7831">
        <w:rPr>
          <w:rFonts w:ascii="Arial" w:hAnsi="Arial" w:cs="Arial"/>
          <w:sz w:val="22"/>
          <w:szCs w:val="22"/>
        </w:rPr>
        <w:t xml:space="preserve">imitations, this study is the </w:t>
      </w:r>
      <w:r w:rsidR="00C81652" w:rsidRPr="00BC7831">
        <w:rPr>
          <w:rFonts w:ascii="Arial" w:hAnsi="Arial" w:cs="Arial"/>
          <w:sz w:val="22"/>
          <w:szCs w:val="22"/>
        </w:rPr>
        <w:t>first US national study of power outage and health outcomes</w:t>
      </w:r>
      <w:r w:rsidR="00D0326C" w:rsidRPr="00BC7831">
        <w:rPr>
          <w:rFonts w:ascii="Arial" w:hAnsi="Arial" w:cs="Arial"/>
          <w:sz w:val="22"/>
          <w:szCs w:val="22"/>
        </w:rPr>
        <w:t xml:space="preserve">. </w:t>
      </w:r>
      <w:r w:rsidR="00294688" w:rsidRPr="00BC7831">
        <w:rPr>
          <w:rFonts w:ascii="Arial" w:hAnsi="Arial" w:cs="Arial"/>
          <w:sz w:val="22"/>
          <w:szCs w:val="22"/>
        </w:rPr>
        <w:t xml:space="preserve">We had adequate power to detect effects of power outage on health, </w:t>
      </w:r>
      <w:r w:rsidR="00E12C08" w:rsidRPr="00BC7831">
        <w:rPr>
          <w:rFonts w:ascii="Arial" w:hAnsi="Arial" w:cs="Arial"/>
          <w:sz w:val="22"/>
          <w:szCs w:val="22"/>
        </w:rPr>
        <w:t xml:space="preserve">making </w:t>
      </w:r>
      <w:r w:rsidR="00E12C08" w:rsidRPr="00BC7831">
        <w:rPr>
          <w:rFonts w:ascii="Arial" w:hAnsi="Arial" w:cs="Arial"/>
          <w:sz w:val="22"/>
          <w:szCs w:val="22"/>
        </w:rPr>
        <w:lastRenderedPageBreak/>
        <w:t>our</w:t>
      </w:r>
      <w:r w:rsidR="007732A0" w:rsidRPr="00BC7831">
        <w:rPr>
          <w:rFonts w:ascii="Arial" w:hAnsi="Arial" w:cs="Arial"/>
          <w:sz w:val="22"/>
          <w:szCs w:val="22"/>
        </w:rPr>
        <w:t xml:space="preserve"> results </w:t>
      </w:r>
      <w:r w:rsidR="00E12C08" w:rsidRPr="00BC7831">
        <w:rPr>
          <w:rFonts w:ascii="Arial" w:hAnsi="Arial" w:cs="Arial"/>
          <w:sz w:val="22"/>
          <w:szCs w:val="22"/>
        </w:rPr>
        <w:t xml:space="preserve">more precise and </w:t>
      </w:r>
      <w:r w:rsidR="007732A0" w:rsidRPr="00BC7831">
        <w:rPr>
          <w:rFonts w:ascii="Arial" w:hAnsi="Arial" w:cs="Arial"/>
          <w:sz w:val="22"/>
          <w:szCs w:val="22"/>
        </w:rPr>
        <w:t>generalizable than studies limited to New York State.</w:t>
      </w:r>
      <w:r w:rsidR="00E8561C" w:rsidRPr="00BC7831">
        <w:rPr>
          <w:rFonts w:ascii="Arial" w:hAnsi="Arial" w:cs="Arial"/>
          <w:sz w:val="22"/>
          <w:szCs w:val="22"/>
        </w:rPr>
        <w:t xml:space="preserve"> Our choice of a case-crossover design automatically controlled for many potential county-level confounders</w:t>
      </w:r>
      <w:r w:rsidR="00922BFF" w:rsidRPr="00BC7831">
        <w:rPr>
          <w:rFonts w:ascii="Arial" w:hAnsi="Arial" w:cs="Arial"/>
          <w:sz w:val="22"/>
          <w:szCs w:val="22"/>
        </w:rPr>
        <w:t xml:space="preserve">, and </w:t>
      </w:r>
      <w:r w:rsidR="00BB36F2" w:rsidRPr="00BC7831">
        <w:rPr>
          <w:rFonts w:ascii="Arial" w:hAnsi="Arial" w:cs="Arial"/>
          <w:sz w:val="22"/>
          <w:szCs w:val="22"/>
        </w:rPr>
        <w:t xml:space="preserve">we studied </w:t>
      </w:r>
      <w:r w:rsidR="0018485C" w:rsidRPr="00BC7831">
        <w:rPr>
          <w:rFonts w:ascii="Arial" w:hAnsi="Arial" w:cs="Arial"/>
          <w:sz w:val="22"/>
          <w:szCs w:val="22"/>
        </w:rPr>
        <w:t xml:space="preserve">a large population of 23 million older adult </w:t>
      </w:r>
      <w:r w:rsidR="001A77F3" w:rsidRPr="00BC7831">
        <w:rPr>
          <w:rFonts w:ascii="Arial" w:hAnsi="Arial" w:cs="Arial"/>
          <w:sz w:val="22"/>
          <w:szCs w:val="22"/>
        </w:rPr>
        <w:t xml:space="preserve">fee-for-service </w:t>
      </w:r>
      <w:r w:rsidR="00AD6FE2" w:rsidRPr="00BC7831">
        <w:rPr>
          <w:rFonts w:ascii="Arial" w:hAnsi="Arial" w:cs="Arial"/>
          <w:sz w:val="22"/>
          <w:szCs w:val="22"/>
        </w:rPr>
        <w:t>M</w:t>
      </w:r>
      <w:r w:rsidR="0018485C" w:rsidRPr="00BC7831">
        <w:rPr>
          <w:rFonts w:ascii="Arial" w:hAnsi="Arial" w:cs="Arial"/>
          <w:sz w:val="22"/>
          <w:szCs w:val="22"/>
        </w:rPr>
        <w:t xml:space="preserve">edicare beneficiaries. </w:t>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06D17E2B" w14:textId="38272F55" w:rsidR="00343BD6" w:rsidRPr="00BC7831" w:rsidRDefault="00D758F2" w:rsidP="001C6B07">
      <w:pPr>
        <w:spacing w:line="480" w:lineRule="auto"/>
        <w:ind w:firstLine="720"/>
        <w:rPr>
          <w:rFonts w:ascii="Arial" w:hAnsi="Arial" w:cs="Arial"/>
          <w:sz w:val="22"/>
          <w:szCs w:val="22"/>
        </w:rPr>
      </w:pPr>
      <w:r w:rsidRPr="00BC7831">
        <w:rPr>
          <w:rFonts w:ascii="Arial" w:hAnsi="Arial" w:cs="Arial"/>
          <w:sz w:val="22"/>
          <w:szCs w:val="22"/>
        </w:rPr>
        <w:t xml:space="preserve">In this national study of power outage exposure among older adult Medicare beneficiaries, 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 </w:t>
      </w:r>
      <w:r w:rsidR="00055DDB" w:rsidRPr="00BC7831">
        <w:rPr>
          <w:rFonts w:ascii="Arial" w:hAnsi="Arial" w:cs="Arial"/>
          <w:sz w:val="22"/>
          <w:szCs w:val="22"/>
        </w:rPr>
        <w:t xml:space="preserve">Power outages are prevalent in the US, and the incidence and duration of outage exposure is increasing with climate change. </w:t>
      </w:r>
      <w:r w:rsidR="005827DA" w:rsidRPr="00BC7831">
        <w:rPr>
          <w:rFonts w:ascii="Arial" w:hAnsi="Arial" w:cs="Arial"/>
          <w:sz w:val="22"/>
          <w:szCs w:val="22"/>
        </w:rPr>
        <w:t>Improving electricity reliability could improve community health and protect older adults from CVD and respiratory disease exacerbations</w:t>
      </w:r>
      <w:r w:rsidR="009904F8" w:rsidRPr="00BC7831">
        <w:rPr>
          <w:rFonts w:ascii="Arial" w:hAnsi="Arial" w:cs="Arial"/>
          <w:sz w:val="22"/>
          <w:szCs w:val="22"/>
        </w:rPr>
        <w:t xml:space="preserve">. </w:t>
      </w:r>
      <w:r w:rsidR="00C261B3" w:rsidRPr="00BC7831">
        <w:rPr>
          <w:rFonts w:ascii="Arial" w:hAnsi="Arial" w:cs="Arial"/>
          <w:sz w:val="22"/>
          <w:szCs w:val="22"/>
        </w:rPr>
        <w:t>More research is needed to evaluate the effects of co-occurring power outages and severe weather</w:t>
      </w:r>
      <w:r w:rsidR="007265E6" w:rsidRPr="00BC7831">
        <w:rPr>
          <w:rFonts w:ascii="Arial" w:hAnsi="Arial" w:cs="Arial"/>
          <w:sz w:val="22"/>
          <w:szCs w:val="22"/>
        </w:rPr>
        <w:t xml:space="preserve"> on </w:t>
      </w:r>
      <w:r w:rsidR="00BD0FED" w:rsidRPr="00BC7831">
        <w:rPr>
          <w:rFonts w:ascii="Arial" w:hAnsi="Arial" w:cs="Arial"/>
          <w:sz w:val="22"/>
          <w:szCs w:val="22"/>
        </w:rPr>
        <w:t>cardiorespiratory</w:t>
      </w:r>
      <w:r w:rsidR="007265E6" w:rsidRPr="00BC7831">
        <w:rPr>
          <w:rFonts w:ascii="Arial" w:hAnsi="Arial" w:cs="Arial"/>
          <w:sz w:val="22"/>
          <w:szCs w:val="22"/>
        </w:rPr>
        <w:t xml:space="preserve"> health</w:t>
      </w:r>
      <w:r w:rsidR="00C261B3" w:rsidRPr="00BC7831">
        <w:rPr>
          <w:rFonts w:ascii="Arial" w:hAnsi="Arial" w:cs="Arial"/>
          <w:sz w:val="22"/>
          <w:szCs w:val="22"/>
        </w:rPr>
        <w:t xml:space="preserve">, </w:t>
      </w:r>
      <w:r w:rsidR="003D439A" w:rsidRPr="00BC7831">
        <w:rPr>
          <w:rFonts w:ascii="Arial" w:hAnsi="Arial" w:cs="Arial"/>
          <w:sz w:val="22"/>
          <w:szCs w:val="22"/>
        </w:rPr>
        <w:t xml:space="preserve">since </w:t>
      </w:r>
      <w:r w:rsidR="00A23072" w:rsidRPr="00BC7831">
        <w:rPr>
          <w:rFonts w:ascii="Arial" w:hAnsi="Arial" w:cs="Arial"/>
          <w:sz w:val="22"/>
          <w:szCs w:val="22"/>
        </w:rPr>
        <w:t>hospitalization</w:t>
      </w:r>
      <w:r w:rsidR="003D439A" w:rsidRPr="00BC7831">
        <w:rPr>
          <w:rFonts w:ascii="Arial" w:hAnsi="Arial" w:cs="Arial"/>
          <w:sz w:val="22"/>
          <w:szCs w:val="22"/>
        </w:rPr>
        <w:t xml:space="preserve"> risks may be greater when power outages co-occur with heat, winter storms, or </w:t>
      </w:r>
      <w:r w:rsidR="008D4AEC" w:rsidRPr="00BC7831">
        <w:rPr>
          <w:rFonts w:ascii="Arial" w:hAnsi="Arial" w:cs="Arial"/>
          <w:sz w:val="22"/>
          <w:szCs w:val="22"/>
        </w:rPr>
        <w:t xml:space="preserve">other climate-related weather events. </w:t>
      </w:r>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091CFF7" w14:textId="77777777" w:rsidR="004F61E9" w:rsidRDefault="004F61E9" w:rsidP="00271271"/>
    <w:p w14:paraId="3E2E2DC3" w14:textId="77777777" w:rsidR="004F61E9" w:rsidRDefault="004F61E9" w:rsidP="00271271"/>
    <w:p w14:paraId="32345F4D" w14:textId="77777777" w:rsidR="004F61E9" w:rsidRDefault="004F61E9" w:rsidP="00271271"/>
    <w:p w14:paraId="069CDB04" w14:textId="77777777" w:rsidR="004F61E9" w:rsidRDefault="004F61E9" w:rsidP="00271271"/>
    <w:p w14:paraId="4CAE04ED" w14:textId="77777777" w:rsidR="004F61E9" w:rsidRDefault="004F61E9" w:rsidP="00271271"/>
    <w:p w14:paraId="3C57306B" w14:textId="77777777" w:rsidR="005334F7" w:rsidRDefault="005334F7" w:rsidP="00271271"/>
    <w:p w14:paraId="4C142D6E" w14:textId="77777777" w:rsidR="005334F7" w:rsidRDefault="005334F7" w:rsidP="00271271"/>
    <w:p w14:paraId="0187D6E9" w14:textId="77777777" w:rsidR="005334F7" w:rsidRDefault="005334F7" w:rsidP="00271271"/>
    <w:p w14:paraId="32DBA9EB" w14:textId="77777777" w:rsidR="005334F7" w:rsidRDefault="005334F7" w:rsidP="00271271"/>
    <w:p w14:paraId="4FCF2178" w14:textId="5D2C5758" w:rsidR="005334F7" w:rsidRDefault="005334F7" w:rsidP="00271271">
      <w:pPr>
        <w:rPr>
          <w:rFonts w:ascii="Arial" w:hAnsi="Arial" w:cs="Arial"/>
          <w:b/>
          <w:bCs/>
        </w:rPr>
      </w:pPr>
      <w:r w:rsidRPr="00152553">
        <w:rPr>
          <w:rFonts w:ascii="Arial" w:hAnsi="Arial" w:cs="Arial"/>
          <w:b/>
          <w:bCs/>
        </w:rPr>
        <w:t xml:space="preserve">Tables and Figures </w:t>
      </w:r>
    </w:p>
    <w:p w14:paraId="01A85335" w14:textId="77777777" w:rsidR="0039074D" w:rsidRDefault="0039074D" w:rsidP="00271271">
      <w:pPr>
        <w:rPr>
          <w:rFonts w:ascii="Arial" w:hAnsi="Arial" w:cs="Arial"/>
          <w:b/>
          <w:bCs/>
        </w:rPr>
      </w:pPr>
    </w:p>
    <w:p w14:paraId="48C4172C" w14:textId="507FF61D" w:rsidR="002836A9" w:rsidRDefault="002836A9" w:rsidP="00271271">
      <w:pPr>
        <w:rPr>
          <w:rFonts w:ascii="Arial" w:hAnsi="Arial" w:cs="Arial"/>
          <w:b/>
          <w:bCs/>
        </w:rPr>
      </w:pPr>
      <w:r>
        <w:rPr>
          <w:rFonts w:ascii="Arial" w:hAnsi="Arial" w:cs="Arial"/>
          <w:b/>
          <w:bCs/>
        </w:rPr>
        <w:t>Table 1:</w:t>
      </w:r>
    </w:p>
    <w:p w14:paraId="5C1A01E2" w14:textId="77777777" w:rsidR="00AA0E1E" w:rsidRDefault="00AA0E1E" w:rsidP="00271271">
      <w:pPr>
        <w:rPr>
          <w:rFonts w:ascii="Arial" w:hAnsi="Arial" w:cs="Arial"/>
          <w:b/>
          <w:bCs/>
        </w:rPr>
      </w:pPr>
    </w:p>
    <w:tbl>
      <w:tblPr>
        <w:tblStyle w:val="TableGrid"/>
        <w:tblW w:w="9639" w:type="dxa"/>
        <w:tblInd w:w="-5" w:type="dxa"/>
        <w:tblBorders>
          <w:bottom w:val="none" w:sz="0" w:space="0" w:color="auto"/>
          <w:insideH w:val="none" w:sz="0" w:space="0" w:color="auto"/>
          <w:insideV w:val="none" w:sz="0" w:space="0" w:color="auto"/>
        </w:tblBorders>
        <w:tblLook w:val="04A0" w:firstRow="1" w:lastRow="0" w:firstColumn="1" w:lastColumn="0" w:noHBand="0" w:noVBand="1"/>
      </w:tblPr>
      <w:tblGrid>
        <w:gridCol w:w="846"/>
        <w:gridCol w:w="263"/>
        <w:gridCol w:w="1154"/>
        <w:gridCol w:w="993"/>
        <w:gridCol w:w="850"/>
        <w:gridCol w:w="5533"/>
      </w:tblGrid>
      <w:tr w:rsidR="00AA0E1E" w:rsidRPr="00F62450" w14:paraId="597F11D9" w14:textId="77777777" w:rsidTr="00AD7C9A">
        <w:tc>
          <w:tcPr>
            <w:tcW w:w="9639" w:type="dxa"/>
            <w:gridSpan w:val="6"/>
            <w:shd w:val="clear" w:color="auto" w:fill="D9E2F3" w:themeFill="accent1" w:themeFillTint="33"/>
          </w:tcPr>
          <w:p w14:paraId="29B680FC" w14:textId="77777777" w:rsidR="00AA0E1E" w:rsidRPr="00F62450" w:rsidRDefault="00AA0E1E" w:rsidP="00AD7C9A">
            <w:pPr>
              <w:rPr>
                <w:rFonts w:ascii="Arial" w:hAnsi="Arial" w:cs="Arial"/>
                <w:sz w:val="28"/>
                <w:szCs w:val="28"/>
              </w:rPr>
            </w:pPr>
            <w:r w:rsidRPr="00F62450">
              <w:rPr>
                <w:rFonts w:ascii="Arial" w:hAnsi="Arial" w:cs="Arial"/>
                <w:sz w:val="28"/>
                <w:szCs w:val="28"/>
              </w:rPr>
              <w:lastRenderedPageBreak/>
              <w:t xml:space="preserve">Distribution of </w:t>
            </w:r>
            <w:r>
              <w:rPr>
                <w:rFonts w:ascii="Arial" w:hAnsi="Arial" w:cs="Arial"/>
                <w:sz w:val="28"/>
                <w:szCs w:val="28"/>
              </w:rPr>
              <w:t xml:space="preserve">power </w:t>
            </w:r>
            <w:r w:rsidRPr="00F62450">
              <w:rPr>
                <w:rFonts w:ascii="Arial" w:hAnsi="Arial" w:cs="Arial"/>
                <w:sz w:val="28"/>
                <w:szCs w:val="28"/>
              </w:rPr>
              <w:t>outage by potential confounders</w:t>
            </w:r>
          </w:p>
        </w:tc>
      </w:tr>
      <w:tr w:rsidR="00AA0E1E" w:rsidRPr="008057CC" w14:paraId="454EE762" w14:textId="77777777" w:rsidTr="00AD7C9A">
        <w:tc>
          <w:tcPr>
            <w:tcW w:w="3256" w:type="dxa"/>
            <w:gridSpan w:val="4"/>
            <w:shd w:val="clear" w:color="auto" w:fill="auto"/>
          </w:tcPr>
          <w:p w14:paraId="7ADC848D" w14:textId="77777777" w:rsidR="00AA0E1E" w:rsidRPr="008057CC" w:rsidRDefault="00AA0E1E" w:rsidP="00AD7C9A">
            <w:pPr>
              <w:rPr>
                <w:rFonts w:ascii="Arial" w:hAnsi="Arial" w:cs="Arial"/>
                <w:sz w:val="22"/>
                <w:szCs w:val="22"/>
              </w:rPr>
            </w:pPr>
          </w:p>
        </w:tc>
        <w:tc>
          <w:tcPr>
            <w:tcW w:w="6383" w:type="dxa"/>
            <w:gridSpan w:val="2"/>
            <w:shd w:val="clear" w:color="auto" w:fill="auto"/>
          </w:tcPr>
          <w:p w14:paraId="78D60370" w14:textId="77777777" w:rsidR="00AA0E1E" w:rsidRPr="008057CC" w:rsidRDefault="00AA0E1E" w:rsidP="00AD7C9A">
            <w:pPr>
              <w:rPr>
                <w:rFonts w:ascii="Arial" w:hAnsi="Arial" w:cs="Arial"/>
                <w:sz w:val="22"/>
                <w:szCs w:val="22"/>
              </w:rPr>
            </w:pPr>
            <w:r>
              <w:rPr>
                <w:rFonts w:ascii="Arial" w:hAnsi="Arial" w:cs="Arial"/>
                <w:sz w:val="22"/>
                <w:szCs w:val="22"/>
              </w:rPr>
              <w:t xml:space="preserve">Proportion of county-days with 8+ hour power outage affecting </w:t>
            </w:r>
            <w:r w:rsidRPr="00892D56">
              <w:rPr>
                <w:rFonts w:ascii="Arial" w:eastAsia="Garamond" w:hAnsi="Arial" w:cs="Arial" w:hint="eastAsia"/>
              </w:rPr>
              <w:t>≥</w:t>
            </w:r>
            <w:r>
              <w:rPr>
                <w:rFonts w:ascii="Arial" w:hAnsi="Arial" w:cs="Arial"/>
                <w:sz w:val="22"/>
                <w:szCs w:val="22"/>
              </w:rPr>
              <w:t>1% of county customers by potential confounder quartiles</w:t>
            </w:r>
          </w:p>
        </w:tc>
      </w:tr>
      <w:tr w:rsidR="00AA0E1E" w:rsidRPr="008057CC" w14:paraId="0EADE7D4" w14:textId="77777777" w:rsidTr="00AD7C9A">
        <w:tc>
          <w:tcPr>
            <w:tcW w:w="9639" w:type="dxa"/>
            <w:gridSpan w:val="6"/>
            <w:shd w:val="clear" w:color="auto" w:fill="D9E2F3" w:themeFill="accent1" w:themeFillTint="33"/>
          </w:tcPr>
          <w:p w14:paraId="7F0F72A4" w14:textId="77777777" w:rsidR="00AA0E1E" w:rsidRPr="008057CC" w:rsidRDefault="00AA0E1E" w:rsidP="00AD7C9A">
            <w:pPr>
              <w:rPr>
                <w:rFonts w:ascii="Arial" w:hAnsi="Arial" w:cs="Arial"/>
                <w:sz w:val="22"/>
                <w:szCs w:val="22"/>
              </w:rPr>
            </w:pPr>
            <w:r w:rsidRPr="008057CC">
              <w:rPr>
                <w:rFonts w:ascii="Arial" w:hAnsi="Arial" w:cs="Arial"/>
                <w:sz w:val="22"/>
                <w:szCs w:val="22"/>
              </w:rPr>
              <w:t>Wind speed</w:t>
            </w:r>
          </w:p>
        </w:tc>
      </w:tr>
      <w:tr w:rsidR="00AA0E1E" w:rsidRPr="008057CC" w14:paraId="646577DD" w14:textId="77777777" w:rsidTr="00AD7C9A">
        <w:tc>
          <w:tcPr>
            <w:tcW w:w="1109" w:type="dxa"/>
            <w:gridSpan w:val="2"/>
            <w:shd w:val="clear" w:color="auto" w:fill="auto"/>
          </w:tcPr>
          <w:p w14:paraId="40A37939"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5A6E44F1" w14:textId="77777777" w:rsidR="00AA0E1E" w:rsidRPr="008057CC" w:rsidRDefault="00AA0E1E" w:rsidP="00AD7C9A">
            <w:pPr>
              <w:rPr>
                <w:rFonts w:ascii="Arial" w:hAnsi="Arial" w:cs="Arial"/>
                <w:sz w:val="22"/>
                <w:szCs w:val="22"/>
              </w:rPr>
            </w:pPr>
            <w:r w:rsidRPr="008057CC">
              <w:rPr>
                <w:rFonts w:ascii="Arial" w:hAnsi="Arial" w:cs="Arial"/>
                <w:sz w:val="22"/>
                <w:szCs w:val="22"/>
              </w:rPr>
              <w:t>Quartile 1</w:t>
            </w:r>
          </w:p>
        </w:tc>
        <w:tc>
          <w:tcPr>
            <w:tcW w:w="6383" w:type="dxa"/>
            <w:gridSpan w:val="2"/>
            <w:shd w:val="clear" w:color="auto" w:fill="auto"/>
          </w:tcPr>
          <w:p w14:paraId="5357A518" w14:textId="77777777" w:rsidR="00AA0E1E" w:rsidRPr="008057CC" w:rsidRDefault="00AA0E1E" w:rsidP="00AD7C9A">
            <w:pPr>
              <w:rPr>
                <w:rFonts w:ascii="Arial" w:hAnsi="Arial" w:cs="Arial"/>
                <w:sz w:val="22"/>
                <w:szCs w:val="22"/>
              </w:rPr>
            </w:pPr>
            <w:r w:rsidRPr="008057CC">
              <w:rPr>
                <w:rFonts w:ascii="Arial" w:hAnsi="Arial" w:cs="Arial"/>
                <w:sz w:val="22"/>
                <w:szCs w:val="22"/>
              </w:rPr>
              <w:t>0.009</w:t>
            </w:r>
          </w:p>
        </w:tc>
      </w:tr>
      <w:tr w:rsidR="00AA0E1E" w:rsidRPr="008057CC" w14:paraId="07CD1C72" w14:textId="77777777" w:rsidTr="00AD7C9A">
        <w:tc>
          <w:tcPr>
            <w:tcW w:w="1109" w:type="dxa"/>
            <w:gridSpan w:val="2"/>
            <w:shd w:val="clear" w:color="auto" w:fill="auto"/>
          </w:tcPr>
          <w:p w14:paraId="23B43393"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532B6385" w14:textId="77777777" w:rsidR="00AA0E1E" w:rsidRPr="008057CC" w:rsidRDefault="00AA0E1E" w:rsidP="00AD7C9A">
            <w:pPr>
              <w:rPr>
                <w:rFonts w:ascii="Arial" w:hAnsi="Arial" w:cs="Arial"/>
                <w:sz w:val="22"/>
                <w:szCs w:val="22"/>
              </w:rPr>
            </w:pPr>
            <w:r w:rsidRPr="008057CC">
              <w:rPr>
                <w:rFonts w:ascii="Arial" w:hAnsi="Arial" w:cs="Arial"/>
                <w:sz w:val="22"/>
                <w:szCs w:val="22"/>
              </w:rPr>
              <w:t>Quartile 2</w:t>
            </w:r>
          </w:p>
        </w:tc>
        <w:tc>
          <w:tcPr>
            <w:tcW w:w="6383" w:type="dxa"/>
            <w:gridSpan w:val="2"/>
            <w:shd w:val="clear" w:color="auto" w:fill="auto"/>
          </w:tcPr>
          <w:p w14:paraId="4295CC58" w14:textId="77777777" w:rsidR="00AA0E1E" w:rsidRPr="008057CC" w:rsidRDefault="00AA0E1E" w:rsidP="00AD7C9A">
            <w:pPr>
              <w:rPr>
                <w:rFonts w:ascii="Arial" w:hAnsi="Arial" w:cs="Arial"/>
                <w:sz w:val="22"/>
                <w:szCs w:val="22"/>
              </w:rPr>
            </w:pPr>
            <w:r w:rsidRPr="008057CC">
              <w:rPr>
                <w:rFonts w:ascii="Arial" w:hAnsi="Arial" w:cs="Arial"/>
                <w:sz w:val="22"/>
                <w:szCs w:val="22"/>
              </w:rPr>
              <w:t>0.009</w:t>
            </w:r>
          </w:p>
        </w:tc>
      </w:tr>
      <w:tr w:rsidR="00AA0E1E" w:rsidRPr="008057CC" w14:paraId="55DD4C92" w14:textId="77777777" w:rsidTr="00AD7C9A">
        <w:tc>
          <w:tcPr>
            <w:tcW w:w="1109" w:type="dxa"/>
            <w:gridSpan w:val="2"/>
            <w:shd w:val="clear" w:color="auto" w:fill="auto"/>
          </w:tcPr>
          <w:p w14:paraId="62C8F809"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52E05B11" w14:textId="77777777" w:rsidR="00AA0E1E" w:rsidRPr="008057CC" w:rsidRDefault="00AA0E1E" w:rsidP="00AD7C9A">
            <w:pPr>
              <w:rPr>
                <w:rFonts w:ascii="Arial" w:hAnsi="Arial" w:cs="Arial"/>
                <w:sz w:val="22"/>
                <w:szCs w:val="22"/>
              </w:rPr>
            </w:pPr>
            <w:r w:rsidRPr="008057CC">
              <w:rPr>
                <w:rFonts w:ascii="Arial" w:hAnsi="Arial" w:cs="Arial"/>
                <w:sz w:val="22"/>
                <w:szCs w:val="22"/>
              </w:rPr>
              <w:t>Quartile 3</w:t>
            </w:r>
          </w:p>
        </w:tc>
        <w:tc>
          <w:tcPr>
            <w:tcW w:w="6383" w:type="dxa"/>
            <w:gridSpan w:val="2"/>
            <w:shd w:val="clear" w:color="auto" w:fill="auto"/>
          </w:tcPr>
          <w:p w14:paraId="0412874D" w14:textId="77777777" w:rsidR="00AA0E1E" w:rsidRPr="008057CC" w:rsidRDefault="00AA0E1E" w:rsidP="00AD7C9A">
            <w:pPr>
              <w:rPr>
                <w:rFonts w:ascii="Arial" w:hAnsi="Arial" w:cs="Arial"/>
                <w:sz w:val="22"/>
                <w:szCs w:val="22"/>
              </w:rPr>
            </w:pPr>
            <w:r w:rsidRPr="008057CC">
              <w:rPr>
                <w:rFonts w:ascii="Arial" w:hAnsi="Arial" w:cs="Arial"/>
                <w:sz w:val="22"/>
                <w:szCs w:val="22"/>
              </w:rPr>
              <w:t>0.010</w:t>
            </w:r>
          </w:p>
        </w:tc>
      </w:tr>
      <w:tr w:rsidR="00AA0E1E" w:rsidRPr="008057CC" w14:paraId="3E90FEE1" w14:textId="77777777" w:rsidTr="00AD7C9A">
        <w:tc>
          <w:tcPr>
            <w:tcW w:w="1109" w:type="dxa"/>
            <w:gridSpan w:val="2"/>
            <w:shd w:val="clear" w:color="auto" w:fill="auto"/>
          </w:tcPr>
          <w:p w14:paraId="25CF4E57"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1CFD1628" w14:textId="77777777" w:rsidR="00AA0E1E" w:rsidRPr="008057CC" w:rsidRDefault="00AA0E1E" w:rsidP="00AD7C9A">
            <w:pPr>
              <w:rPr>
                <w:rFonts w:ascii="Arial" w:hAnsi="Arial" w:cs="Arial"/>
                <w:sz w:val="22"/>
                <w:szCs w:val="22"/>
              </w:rPr>
            </w:pPr>
            <w:r w:rsidRPr="008057CC">
              <w:rPr>
                <w:rFonts w:ascii="Arial" w:hAnsi="Arial" w:cs="Arial"/>
                <w:sz w:val="22"/>
                <w:szCs w:val="22"/>
              </w:rPr>
              <w:t>Quartile 4</w:t>
            </w:r>
          </w:p>
        </w:tc>
        <w:tc>
          <w:tcPr>
            <w:tcW w:w="6383" w:type="dxa"/>
            <w:gridSpan w:val="2"/>
            <w:shd w:val="clear" w:color="auto" w:fill="auto"/>
          </w:tcPr>
          <w:p w14:paraId="3447B900" w14:textId="77777777" w:rsidR="00AA0E1E" w:rsidRPr="008057CC" w:rsidRDefault="00AA0E1E" w:rsidP="00AD7C9A">
            <w:pPr>
              <w:rPr>
                <w:rFonts w:ascii="Arial" w:hAnsi="Arial" w:cs="Arial"/>
                <w:sz w:val="22"/>
                <w:szCs w:val="22"/>
              </w:rPr>
            </w:pPr>
            <w:r w:rsidRPr="008057CC">
              <w:rPr>
                <w:rFonts w:ascii="Arial" w:hAnsi="Arial" w:cs="Arial"/>
                <w:sz w:val="22"/>
                <w:szCs w:val="22"/>
              </w:rPr>
              <w:t>0.022</w:t>
            </w:r>
          </w:p>
        </w:tc>
      </w:tr>
      <w:tr w:rsidR="00AA0E1E" w:rsidRPr="008057CC" w14:paraId="1280D3F9" w14:textId="77777777" w:rsidTr="00AD7C9A">
        <w:tc>
          <w:tcPr>
            <w:tcW w:w="9639" w:type="dxa"/>
            <w:gridSpan w:val="6"/>
            <w:shd w:val="clear" w:color="auto" w:fill="D9E2F3" w:themeFill="accent1" w:themeFillTint="33"/>
          </w:tcPr>
          <w:p w14:paraId="5B8EDB53" w14:textId="77777777" w:rsidR="00AA0E1E" w:rsidRPr="008057CC" w:rsidRDefault="00AA0E1E" w:rsidP="00AD7C9A">
            <w:pPr>
              <w:rPr>
                <w:rFonts w:ascii="Arial" w:hAnsi="Arial" w:cs="Arial"/>
                <w:sz w:val="22"/>
                <w:szCs w:val="22"/>
              </w:rPr>
            </w:pPr>
            <w:r w:rsidRPr="008057CC">
              <w:rPr>
                <w:rFonts w:ascii="Arial" w:hAnsi="Arial" w:cs="Arial"/>
                <w:sz w:val="22"/>
                <w:szCs w:val="22"/>
              </w:rPr>
              <w:t>Precipitation</w:t>
            </w:r>
          </w:p>
        </w:tc>
      </w:tr>
      <w:tr w:rsidR="00AA0E1E" w:rsidRPr="008057CC" w14:paraId="457B4A6B" w14:textId="77777777" w:rsidTr="00AD7C9A">
        <w:tc>
          <w:tcPr>
            <w:tcW w:w="1109" w:type="dxa"/>
            <w:gridSpan w:val="2"/>
            <w:shd w:val="clear" w:color="auto" w:fill="auto"/>
          </w:tcPr>
          <w:p w14:paraId="7350C29B"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7C46BBA0" w14:textId="77777777" w:rsidR="00AA0E1E" w:rsidRPr="008057CC" w:rsidRDefault="00AA0E1E" w:rsidP="00AD7C9A">
            <w:pPr>
              <w:rPr>
                <w:rFonts w:ascii="Arial" w:hAnsi="Arial" w:cs="Arial"/>
                <w:sz w:val="22"/>
                <w:szCs w:val="22"/>
              </w:rPr>
            </w:pPr>
            <w:r w:rsidRPr="008057CC">
              <w:rPr>
                <w:rFonts w:ascii="Arial" w:hAnsi="Arial" w:cs="Arial"/>
                <w:sz w:val="22"/>
                <w:szCs w:val="22"/>
              </w:rPr>
              <w:t>Quartile 1</w:t>
            </w:r>
          </w:p>
        </w:tc>
        <w:tc>
          <w:tcPr>
            <w:tcW w:w="6383" w:type="dxa"/>
            <w:gridSpan w:val="2"/>
            <w:shd w:val="clear" w:color="auto" w:fill="auto"/>
          </w:tcPr>
          <w:p w14:paraId="4098EAFA"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0.013 </w:t>
            </w:r>
          </w:p>
        </w:tc>
      </w:tr>
      <w:tr w:rsidR="00AA0E1E" w:rsidRPr="008057CC" w14:paraId="20C83F15" w14:textId="77777777" w:rsidTr="00AD7C9A">
        <w:tc>
          <w:tcPr>
            <w:tcW w:w="1109" w:type="dxa"/>
            <w:gridSpan w:val="2"/>
            <w:shd w:val="clear" w:color="auto" w:fill="auto"/>
          </w:tcPr>
          <w:p w14:paraId="25E2BD4B"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0684B899" w14:textId="77777777" w:rsidR="00AA0E1E" w:rsidRPr="008057CC" w:rsidRDefault="00AA0E1E" w:rsidP="00AD7C9A">
            <w:pPr>
              <w:rPr>
                <w:rFonts w:ascii="Arial" w:hAnsi="Arial" w:cs="Arial"/>
                <w:sz w:val="22"/>
                <w:szCs w:val="22"/>
              </w:rPr>
            </w:pPr>
            <w:r w:rsidRPr="008057CC">
              <w:rPr>
                <w:rFonts w:ascii="Arial" w:hAnsi="Arial" w:cs="Arial"/>
                <w:sz w:val="22"/>
                <w:szCs w:val="22"/>
              </w:rPr>
              <w:t>Quartile 2</w:t>
            </w:r>
          </w:p>
        </w:tc>
        <w:tc>
          <w:tcPr>
            <w:tcW w:w="6383" w:type="dxa"/>
            <w:gridSpan w:val="2"/>
            <w:shd w:val="clear" w:color="auto" w:fill="auto"/>
          </w:tcPr>
          <w:p w14:paraId="2CAA6A99"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0.014 </w:t>
            </w:r>
          </w:p>
        </w:tc>
      </w:tr>
      <w:tr w:rsidR="00AA0E1E" w:rsidRPr="008057CC" w14:paraId="6A2E9AF2" w14:textId="77777777" w:rsidTr="00AD7C9A">
        <w:tc>
          <w:tcPr>
            <w:tcW w:w="1109" w:type="dxa"/>
            <w:gridSpan w:val="2"/>
            <w:shd w:val="clear" w:color="auto" w:fill="auto"/>
          </w:tcPr>
          <w:p w14:paraId="3D28D7C1"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62E9D9C2" w14:textId="77777777" w:rsidR="00AA0E1E" w:rsidRPr="008057CC" w:rsidRDefault="00AA0E1E" w:rsidP="00AD7C9A">
            <w:pPr>
              <w:rPr>
                <w:rFonts w:ascii="Arial" w:hAnsi="Arial" w:cs="Arial"/>
                <w:sz w:val="22"/>
                <w:szCs w:val="22"/>
              </w:rPr>
            </w:pPr>
            <w:r w:rsidRPr="008057CC">
              <w:rPr>
                <w:rFonts w:ascii="Arial" w:hAnsi="Arial" w:cs="Arial"/>
                <w:sz w:val="22"/>
                <w:szCs w:val="22"/>
              </w:rPr>
              <w:t>Quartile 3</w:t>
            </w:r>
          </w:p>
        </w:tc>
        <w:tc>
          <w:tcPr>
            <w:tcW w:w="6383" w:type="dxa"/>
            <w:gridSpan w:val="2"/>
            <w:shd w:val="clear" w:color="auto" w:fill="auto"/>
          </w:tcPr>
          <w:p w14:paraId="4053CEBA" w14:textId="77777777" w:rsidR="00AA0E1E" w:rsidRPr="008057CC" w:rsidRDefault="00AA0E1E" w:rsidP="00AD7C9A">
            <w:pPr>
              <w:rPr>
                <w:rFonts w:ascii="Arial" w:hAnsi="Arial" w:cs="Arial"/>
                <w:sz w:val="22"/>
                <w:szCs w:val="22"/>
              </w:rPr>
            </w:pPr>
            <w:r w:rsidRPr="008057CC">
              <w:rPr>
                <w:rFonts w:ascii="Arial" w:hAnsi="Arial" w:cs="Arial"/>
                <w:sz w:val="22"/>
                <w:szCs w:val="22"/>
              </w:rPr>
              <w:t>0.012</w:t>
            </w:r>
          </w:p>
        </w:tc>
      </w:tr>
      <w:tr w:rsidR="00AA0E1E" w:rsidRPr="008057CC" w14:paraId="026C3140" w14:textId="77777777" w:rsidTr="00AD7C9A">
        <w:tc>
          <w:tcPr>
            <w:tcW w:w="1109" w:type="dxa"/>
            <w:gridSpan w:val="2"/>
            <w:shd w:val="clear" w:color="auto" w:fill="auto"/>
          </w:tcPr>
          <w:p w14:paraId="18FB2CE7"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76F65E79" w14:textId="77777777" w:rsidR="00AA0E1E" w:rsidRPr="008057CC" w:rsidRDefault="00AA0E1E" w:rsidP="00AD7C9A">
            <w:pPr>
              <w:rPr>
                <w:rFonts w:ascii="Arial" w:hAnsi="Arial" w:cs="Arial"/>
                <w:sz w:val="22"/>
                <w:szCs w:val="22"/>
              </w:rPr>
            </w:pPr>
            <w:r w:rsidRPr="008057CC">
              <w:rPr>
                <w:rFonts w:ascii="Arial" w:hAnsi="Arial" w:cs="Arial"/>
                <w:sz w:val="22"/>
                <w:szCs w:val="22"/>
              </w:rPr>
              <w:t>Quartile 4</w:t>
            </w:r>
          </w:p>
        </w:tc>
        <w:tc>
          <w:tcPr>
            <w:tcW w:w="6383" w:type="dxa"/>
            <w:gridSpan w:val="2"/>
            <w:shd w:val="clear" w:color="auto" w:fill="auto"/>
          </w:tcPr>
          <w:p w14:paraId="64934FE0" w14:textId="77777777" w:rsidR="00AA0E1E" w:rsidRPr="008057CC" w:rsidRDefault="00AA0E1E" w:rsidP="00AD7C9A">
            <w:pPr>
              <w:rPr>
                <w:rFonts w:ascii="Arial" w:hAnsi="Arial" w:cs="Arial"/>
                <w:sz w:val="22"/>
                <w:szCs w:val="22"/>
              </w:rPr>
            </w:pPr>
            <w:r w:rsidRPr="008057CC">
              <w:rPr>
                <w:rFonts w:ascii="Arial" w:hAnsi="Arial" w:cs="Arial"/>
                <w:sz w:val="22"/>
                <w:szCs w:val="22"/>
              </w:rPr>
              <w:t>0.011</w:t>
            </w:r>
          </w:p>
        </w:tc>
      </w:tr>
      <w:tr w:rsidR="00AA0E1E" w:rsidRPr="008057CC" w14:paraId="16ECF14B" w14:textId="77777777" w:rsidTr="00AD7C9A">
        <w:tc>
          <w:tcPr>
            <w:tcW w:w="9639" w:type="dxa"/>
            <w:gridSpan w:val="6"/>
            <w:shd w:val="clear" w:color="auto" w:fill="D9E2F3" w:themeFill="accent1" w:themeFillTint="33"/>
          </w:tcPr>
          <w:p w14:paraId="0BAA14CF" w14:textId="77777777" w:rsidR="00AA0E1E" w:rsidRPr="008057CC" w:rsidRDefault="00AA0E1E" w:rsidP="00AD7C9A">
            <w:pPr>
              <w:rPr>
                <w:rFonts w:ascii="Arial" w:hAnsi="Arial" w:cs="Arial"/>
                <w:sz w:val="22"/>
                <w:szCs w:val="22"/>
              </w:rPr>
            </w:pPr>
            <w:r w:rsidRPr="008057CC">
              <w:rPr>
                <w:rFonts w:ascii="Arial" w:hAnsi="Arial" w:cs="Arial"/>
                <w:sz w:val="22"/>
                <w:szCs w:val="22"/>
              </w:rPr>
              <w:t>Daily maximum temperature</w:t>
            </w:r>
          </w:p>
        </w:tc>
      </w:tr>
      <w:tr w:rsidR="00AA0E1E" w:rsidRPr="008057CC" w14:paraId="17FBC459" w14:textId="77777777" w:rsidTr="00AD7C9A">
        <w:tc>
          <w:tcPr>
            <w:tcW w:w="1109" w:type="dxa"/>
            <w:gridSpan w:val="2"/>
            <w:shd w:val="clear" w:color="auto" w:fill="auto"/>
          </w:tcPr>
          <w:p w14:paraId="1AF1752C"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3C28E6A6" w14:textId="77777777" w:rsidR="00AA0E1E" w:rsidRPr="008057CC" w:rsidRDefault="00AA0E1E" w:rsidP="00AD7C9A">
            <w:pPr>
              <w:rPr>
                <w:rFonts w:ascii="Arial" w:hAnsi="Arial" w:cs="Arial"/>
                <w:sz w:val="22"/>
                <w:szCs w:val="22"/>
              </w:rPr>
            </w:pPr>
            <w:r w:rsidRPr="008057CC">
              <w:rPr>
                <w:rFonts w:ascii="Arial" w:hAnsi="Arial" w:cs="Arial"/>
                <w:sz w:val="22"/>
                <w:szCs w:val="22"/>
              </w:rPr>
              <w:t>Quartile 1</w:t>
            </w:r>
          </w:p>
        </w:tc>
        <w:tc>
          <w:tcPr>
            <w:tcW w:w="6383" w:type="dxa"/>
            <w:gridSpan w:val="2"/>
            <w:shd w:val="clear" w:color="auto" w:fill="auto"/>
          </w:tcPr>
          <w:p w14:paraId="08253F58"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0.022 </w:t>
            </w:r>
          </w:p>
        </w:tc>
      </w:tr>
      <w:tr w:rsidR="00AA0E1E" w:rsidRPr="008057CC" w14:paraId="7F61A16F" w14:textId="77777777" w:rsidTr="00AD7C9A">
        <w:tc>
          <w:tcPr>
            <w:tcW w:w="1109" w:type="dxa"/>
            <w:gridSpan w:val="2"/>
            <w:shd w:val="clear" w:color="auto" w:fill="auto"/>
          </w:tcPr>
          <w:p w14:paraId="30A858B5"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455FF171" w14:textId="77777777" w:rsidR="00AA0E1E" w:rsidRPr="008057CC" w:rsidRDefault="00AA0E1E" w:rsidP="00AD7C9A">
            <w:pPr>
              <w:rPr>
                <w:rFonts w:ascii="Arial" w:hAnsi="Arial" w:cs="Arial"/>
                <w:sz w:val="22"/>
                <w:szCs w:val="22"/>
              </w:rPr>
            </w:pPr>
            <w:r w:rsidRPr="008057CC">
              <w:rPr>
                <w:rFonts w:ascii="Arial" w:hAnsi="Arial" w:cs="Arial"/>
                <w:sz w:val="22"/>
                <w:szCs w:val="22"/>
              </w:rPr>
              <w:t>Quartile 2</w:t>
            </w:r>
          </w:p>
        </w:tc>
        <w:tc>
          <w:tcPr>
            <w:tcW w:w="6383" w:type="dxa"/>
            <w:gridSpan w:val="2"/>
            <w:shd w:val="clear" w:color="auto" w:fill="auto"/>
          </w:tcPr>
          <w:p w14:paraId="0CBE6627"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0.012 </w:t>
            </w:r>
          </w:p>
        </w:tc>
      </w:tr>
      <w:tr w:rsidR="00AA0E1E" w:rsidRPr="008057CC" w14:paraId="144B9FC9" w14:textId="77777777" w:rsidTr="00AD7C9A">
        <w:tc>
          <w:tcPr>
            <w:tcW w:w="1109" w:type="dxa"/>
            <w:gridSpan w:val="2"/>
            <w:shd w:val="clear" w:color="auto" w:fill="auto"/>
          </w:tcPr>
          <w:p w14:paraId="5F7B1329"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0F9B050F" w14:textId="77777777" w:rsidR="00AA0E1E" w:rsidRPr="008057CC" w:rsidRDefault="00AA0E1E" w:rsidP="00AD7C9A">
            <w:pPr>
              <w:rPr>
                <w:rFonts w:ascii="Arial" w:hAnsi="Arial" w:cs="Arial"/>
                <w:sz w:val="22"/>
                <w:szCs w:val="22"/>
              </w:rPr>
            </w:pPr>
            <w:r w:rsidRPr="008057CC">
              <w:rPr>
                <w:rFonts w:ascii="Arial" w:hAnsi="Arial" w:cs="Arial"/>
                <w:sz w:val="22"/>
                <w:szCs w:val="22"/>
              </w:rPr>
              <w:t>Quartile 3</w:t>
            </w:r>
          </w:p>
        </w:tc>
        <w:tc>
          <w:tcPr>
            <w:tcW w:w="6383" w:type="dxa"/>
            <w:gridSpan w:val="2"/>
            <w:shd w:val="clear" w:color="auto" w:fill="auto"/>
          </w:tcPr>
          <w:p w14:paraId="491DB8E9" w14:textId="77777777" w:rsidR="00AA0E1E" w:rsidRPr="008057CC" w:rsidRDefault="00AA0E1E" w:rsidP="00AD7C9A">
            <w:pPr>
              <w:rPr>
                <w:rFonts w:ascii="Arial" w:hAnsi="Arial" w:cs="Arial"/>
                <w:sz w:val="22"/>
                <w:szCs w:val="22"/>
              </w:rPr>
            </w:pPr>
            <w:r w:rsidRPr="008057CC">
              <w:rPr>
                <w:rFonts w:ascii="Arial" w:hAnsi="Arial" w:cs="Arial"/>
                <w:sz w:val="22"/>
                <w:szCs w:val="22"/>
              </w:rPr>
              <w:t>0.009</w:t>
            </w:r>
          </w:p>
        </w:tc>
      </w:tr>
      <w:tr w:rsidR="00AA0E1E" w:rsidRPr="008057CC" w14:paraId="2F29F82B" w14:textId="77777777" w:rsidTr="00AD7C9A">
        <w:tc>
          <w:tcPr>
            <w:tcW w:w="1109" w:type="dxa"/>
            <w:gridSpan w:val="2"/>
            <w:shd w:val="clear" w:color="auto" w:fill="auto"/>
          </w:tcPr>
          <w:p w14:paraId="343D8D08"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3858296C" w14:textId="77777777" w:rsidR="00AA0E1E" w:rsidRPr="008057CC" w:rsidRDefault="00AA0E1E" w:rsidP="00AD7C9A">
            <w:pPr>
              <w:rPr>
                <w:rFonts w:ascii="Arial" w:hAnsi="Arial" w:cs="Arial"/>
                <w:sz w:val="22"/>
                <w:szCs w:val="22"/>
              </w:rPr>
            </w:pPr>
            <w:r w:rsidRPr="008057CC">
              <w:rPr>
                <w:rFonts w:ascii="Arial" w:hAnsi="Arial" w:cs="Arial"/>
                <w:sz w:val="22"/>
                <w:szCs w:val="22"/>
              </w:rPr>
              <w:t>Quartile 4</w:t>
            </w:r>
          </w:p>
        </w:tc>
        <w:tc>
          <w:tcPr>
            <w:tcW w:w="6383" w:type="dxa"/>
            <w:gridSpan w:val="2"/>
            <w:shd w:val="clear" w:color="auto" w:fill="auto"/>
          </w:tcPr>
          <w:p w14:paraId="2939F2F2" w14:textId="77777777" w:rsidR="00AA0E1E" w:rsidRPr="008057CC" w:rsidRDefault="00AA0E1E" w:rsidP="00AD7C9A">
            <w:pPr>
              <w:rPr>
                <w:rFonts w:ascii="Arial" w:hAnsi="Arial" w:cs="Arial"/>
                <w:sz w:val="22"/>
                <w:szCs w:val="22"/>
              </w:rPr>
            </w:pPr>
            <w:r w:rsidRPr="008057CC">
              <w:rPr>
                <w:rFonts w:ascii="Arial" w:hAnsi="Arial" w:cs="Arial"/>
                <w:sz w:val="22"/>
                <w:szCs w:val="22"/>
              </w:rPr>
              <w:t>0.008</w:t>
            </w:r>
          </w:p>
        </w:tc>
      </w:tr>
      <w:tr w:rsidR="00AA0E1E" w:rsidRPr="008057CC" w14:paraId="18B72D63" w14:textId="77777777" w:rsidTr="00AD7C9A">
        <w:tc>
          <w:tcPr>
            <w:tcW w:w="1109" w:type="dxa"/>
            <w:gridSpan w:val="2"/>
            <w:shd w:val="clear" w:color="auto" w:fill="auto"/>
          </w:tcPr>
          <w:p w14:paraId="782263AF" w14:textId="77777777" w:rsidR="00AA0E1E" w:rsidRPr="008057CC" w:rsidRDefault="00AA0E1E" w:rsidP="00AD7C9A">
            <w:pPr>
              <w:rPr>
                <w:rFonts w:ascii="Arial" w:hAnsi="Arial" w:cs="Arial"/>
                <w:sz w:val="22"/>
                <w:szCs w:val="22"/>
              </w:rPr>
            </w:pPr>
          </w:p>
        </w:tc>
        <w:tc>
          <w:tcPr>
            <w:tcW w:w="2147" w:type="dxa"/>
            <w:gridSpan w:val="2"/>
            <w:shd w:val="clear" w:color="auto" w:fill="auto"/>
          </w:tcPr>
          <w:p w14:paraId="5A571726" w14:textId="77777777" w:rsidR="00AA0E1E" w:rsidRPr="008057CC" w:rsidRDefault="00AA0E1E" w:rsidP="00AD7C9A">
            <w:pPr>
              <w:rPr>
                <w:rFonts w:ascii="Arial" w:hAnsi="Arial" w:cs="Arial"/>
                <w:sz w:val="22"/>
                <w:szCs w:val="22"/>
              </w:rPr>
            </w:pPr>
          </w:p>
        </w:tc>
        <w:tc>
          <w:tcPr>
            <w:tcW w:w="6383" w:type="dxa"/>
            <w:gridSpan w:val="2"/>
            <w:shd w:val="clear" w:color="auto" w:fill="auto"/>
          </w:tcPr>
          <w:p w14:paraId="5A200045" w14:textId="77777777" w:rsidR="00AA0E1E" w:rsidRPr="008057CC" w:rsidRDefault="00AA0E1E" w:rsidP="00AD7C9A">
            <w:pPr>
              <w:rPr>
                <w:rFonts w:ascii="Arial" w:hAnsi="Arial" w:cs="Arial"/>
                <w:sz w:val="22"/>
                <w:szCs w:val="22"/>
              </w:rPr>
            </w:pPr>
          </w:p>
        </w:tc>
      </w:tr>
      <w:tr w:rsidR="00AA0E1E" w:rsidRPr="00F62450" w14:paraId="42EFCA2B" w14:textId="77777777" w:rsidTr="00AD7C9A">
        <w:tblPrEx>
          <w:tblBorders>
            <w:top w:val="none" w:sz="0" w:space="0" w:color="auto"/>
            <w:bottom w:val="single" w:sz="4" w:space="0" w:color="auto"/>
          </w:tblBorders>
        </w:tblPrEx>
        <w:tc>
          <w:tcPr>
            <w:tcW w:w="9639" w:type="dxa"/>
            <w:gridSpan w:val="6"/>
            <w:shd w:val="clear" w:color="auto" w:fill="D9E2F3" w:themeFill="accent1" w:themeFillTint="33"/>
          </w:tcPr>
          <w:p w14:paraId="4654EC08" w14:textId="77777777" w:rsidR="00AA0E1E" w:rsidRPr="00F62450" w:rsidRDefault="00AA0E1E" w:rsidP="00AD7C9A">
            <w:pPr>
              <w:rPr>
                <w:rFonts w:ascii="Arial" w:hAnsi="Arial" w:cs="Arial"/>
                <w:sz w:val="28"/>
                <w:szCs w:val="28"/>
              </w:rPr>
            </w:pPr>
            <w:r w:rsidRPr="00F62450">
              <w:rPr>
                <w:rFonts w:ascii="Arial" w:hAnsi="Arial" w:cs="Arial"/>
                <w:sz w:val="28"/>
                <w:szCs w:val="28"/>
              </w:rPr>
              <w:t xml:space="preserve">Distribution of </w:t>
            </w:r>
            <w:r>
              <w:rPr>
                <w:rFonts w:ascii="Arial" w:hAnsi="Arial" w:cs="Arial"/>
                <w:sz w:val="28"/>
                <w:szCs w:val="28"/>
              </w:rPr>
              <w:t xml:space="preserve">power </w:t>
            </w:r>
            <w:r w:rsidRPr="00F62450">
              <w:rPr>
                <w:rFonts w:ascii="Arial" w:hAnsi="Arial" w:cs="Arial"/>
                <w:sz w:val="28"/>
                <w:szCs w:val="28"/>
              </w:rPr>
              <w:t>outage by demographic variables</w:t>
            </w:r>
          </w:p>
        </w:tc>
      </w:tr>
      <w:tr w:rsidR="00AA0E1E" w:rsidRPr="008057CC" w14:paraId="1D2C07A5" w14:textId="77777777" w:rsidTr="00AD7C9A">
        <w:tblPrEx>
          <w:tblBorders>
            <w:top w:val="none" w:sz="0" w:space="0" w:color="auto"/>
            <w:bottom w:val="single" w:sz="4" w:space="0" w:color="auto"/>
          </w:tblBorders>
        </w:tblPrEx>
        <w:tc>
          <w:tcPr>
            <w:tcW w:w="2263" w:type="dxa"/>
            <w:gridSpan w:val="3"/>
            <w:shd w:val="clear" w:color="auto" w:fill="auto"/>
          </w:tcPr>
          <w:p w14:paraId="042BB69B" w14:textId="77777777" w:rsidR="00AA0E1E" w:rsidRPr="008057CC" w:rsidRDefault="00AA0E1E" w:rsidP="00AD7C9A">
            <w:pPr>
              <w:rPr>
                <w:rFonts w:ascii="Arial" w:hAnsi="Arial" w:cs="Arial"/>
                <w:sz w:val="22"/>
                <w:szCs w:val="22"/>
              </w:rPr>
            </w:pPr>
          </w:p>
        </w:tc>
        <w:tc>
          <w:tcPr>
            <w:tcW w:w="1843" w:type="dxa"/>
            <w:gridSpan w:val="2"/>
            <w:shd w:val="clear" w:color="auto" w:fill="auto"/>
          </w:tcPr>
          <w:p w14:paraId="1C0909C4" w14:textId="77777777" w:rsidR="00AA0E1E" w:rsidRPr="008057CC" w:rsidRDefault="00AA0E1E" w:rsidP="00AD7C9A">
            <w:pPr>
              <w:rPr>
                <w:rFonts w:ascii="Arial" w:hAnsi="Arial" w:cs="Arial"/>
                <w:sz w:val="22"/>
                <w:szCs w:val="22"/>
              </w:rPr>
            </w:pPr>
            <w:r w:rsidRPr="008057CC">
              <w:rPr>
                <w:rFonts w:ascii="Arial" w:hAnsi="Arial" w:cs="Arial"/>
                <w:sz w:val="22"/>
                <w:szCs w:val="22"/>
              </w:rPr>
              <w:t>Number of county beneficiaries by category</w:t>
            </w:r>
          </w:p>
        </w:tc>
        <w:tc>
          <w:tcPr>
            <w:tcW w:w="5533" w:type="dxa"/>
            <w:shd w:val="clear" w:color="auto" w:fill="auto"/>
          </w:tcPr>
          <w:p w14:paraId="21C8532F"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Proportion of county-person-days with 8+ hour outage </w:t>
            </w:r>
            <w:r>
              <w:rPr>
                <w:rFonts w:ascii="Arial" w:hAnsi="Arial" w:cs="Arial"/>
                <w:sz w:val="22"/>
                <w:szCs w:val="22"/>
              </w:rPr>
              <w:t xml:space="preserve">affecting </w:t>
            </w:r>
            <w:r w:rsidRPr="00892D56">
              <w:rPr>
                <w:rFonts w:ascii="Arial" w:eastAsia="Garamond" w:hAnsi="Arial" w:cs="Arial" w:hint="eastAsia"/>
              </w:rPr>
              <w:t>≥</w:t>
            </w:r>
            <w:r>
              <w:rPr>
                <w:rFonts w:ascii="Arial" w:hAnsi="Arial" w:cs="Arial"/>
                <w:sz w:val="22"/>
                <w:szCs w:val="22"/>
              </w:rPr>
              <w:t>1% of county customers</w:t>
            </w:r>
          </w:p>
        </w:tc>
      </w:tr>
      <w:tr w:rsidR="00AA0E1E" w:rsidRPr="008057CC" w14:paraId="2A1E15D6" w14:textId="77777777" w:rsidTr="00AD7C9A">
        <w:tblPrEx>
          <w:tblBorders>
            <w:top w:val="none" w:sz="0" w:space="0" w:color="auto"/>
            <w:bottom w:val="single" w:sz="4" w:space="0" w:color="auto"/>
          </w:tblBorders>
        </w:tblPrEx>
        <w:tc>
          <w:tcPr>
            <w:tcW w:w="9639" w:type="dxa"/>
            <w:gridSpan w:val="6"/>
            <w:shd w:val="clear" w:color="auto" w:fill="D9E2F3" w:themeFill="accent1" w:themeFillTint="33"/>
          </w:tcPr>
          <w:p w14:paraId="3D2E090D" w14:textId="77777777" w:rsidR="00AA0E1E" w:rsidRPr="008057CC" w:rsidRDefault="00AA0E1E" w:rsidP="00AD7C9A">
            <w:pPr>
              <w:rPr>
                <w:rFonts w:ascii="Arial" w:hAnsi="Arial" w:cs="Arial"/>
                <w:sz w:val="22"/>
                <w:szCs w:val="22"/>
              </w:rPr>
            </w:pPr>
            <w:r w:rsidRPr="008057CC">
              <w:rPr>
                <w:rFonts w:ascii="Arial" w:hAnsi="Arial" w:cs="Arial"/>
                <w:sz w:val="22"/>
                <w:szCs w:val="22"/>
              </w:rPr>
              <w:t>Sex</w:t>
            </w:r>
          </w:p>
        </w:tc>
      </w:tr>
      <w:tr w:rsidR="00AA0E1E" w:rsidRPr="008057CC" w14:paraId="0EBCDCFD" w14:textId="77777777" w:rsidTr="00AD7C9A">
        <w:tblPrEx>
          <w:tblBorders>
            <w:top w:val="none" w:sz="0" w:space="0" w:color="auto"/>
            <w:bottom w:val="single" w:sz="4" w:space="0" w:color="auto"/>
          </w:tblBorders>
        </w:tblPrEx>
        <w:tc>
          <w:tcPr>
            <w:tcW w:w="846" w:type="dxa"/>
            <w:shd w:val="clear" w:color="auto" w:fill="auto"/>
          </w:tcPr>
          <w:p w14:paraId="5F386B9C"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12853AB5" w14:textId="77777777" w:rsidR="00AA0E1E" w:rsidRPr="008057CC" w:rsidRDefault="00AA0E1E" w:rsidP="00AD7C9A">
            <w:pPr>
              <w:rPr>
                <w:rFonts w:ascii="Arial" w:hAnsi="Arial" w:cs="Arial"/>
                <w:sz w:val="22"/>
                <w:szCs w:val="22"/>
              </w:rPr>
            </w:pPr>
            <w:r w:rsidRPr="008057CC">
              <w:rPr>
                <w:rFonts w:ascii="Arial" w:hAnsi="Arial" w:cs="Arial"/>
                <w:sz w:val="22"/>
                <w:szCs w:val="22"/>
              </w:rPr>
              <w:t>Male</w:t>
            </w:r>
          </w:p>
        </w:tc>
        <w:tc>
          <w:tcPr>
            <w:tcW w:w="1843" w:type="dxa"/>
            <w:gridSpan w:val="2"/>
            <w:shd w:val="clear" w:color="auto" w:fill="auto"/>
          </w:tcPr>
          <w:p w14:paraId="1C29EEF9" w14:textId="77777777" w:rsidR="00AA0E1E" w:rsidRPr="008057CC" w:rsidRDefault="00AA0E1E" w:rsidP="00AD7C9A">
            <w:pPr>
              <w:rPr>
                <w:rFonts w:ascii="Arial" w:hAnsi="Arial" w:cs="Arial"/>
                <w:sz w:val="22"/>
                <w:szCs w:val="22"/>
              </w:rPr>
            </w:pPr>
            <w:r w:rsidRPr="008057CC">
              <w:rPr>
                <w:rFonts w:ascii="Arial" w:hAnsi="Arial" w:cs="Arial"/>
                <w:sz w:val="22"/>
                <w:szCs w:val="22"/>
              </w:rPr>
              <w:t>10,813,568</w:t>
            </w:r>
          </w:p>
        </w:tc>
        <w:tc>
          <w:tcPr>
            <w:tcW w:w="5533" w:type="dxa"/>
            <w:shd w:val="clear" w:color="auto" w:fill="auto"/>
          </w:tcPr>
          <w:p w14:paraId="0FC1894C" w14:textId="77777777" w:rsidR="00AA0E1E" w:rsidRPr="008057CC" w:rsidRDefault="00AA0E1E" w:rsidP="00AD7C9A">
            <w:pPr>
              <w:rPr>
                <w:rFonts w:ascii="Arial" w:hAnsi="Arial" w:cs="Arial"/>
                <w:sz w:val="22"/>
                <w:szCs w:val="22"/>
              </w:rPr>
            </w:pPr>
            <w:r w:rsidRPr="008057CC">
              <w:rPr>
                <w:rFonts w:ascii="Arial" w:hAnsi="Arial" w:cs="Arial"/>
                <w:sz w:val="22"/>
                <w:szCs w:val="22"/>
              </w:rPr>
              <w:t>0.013</w:t>
            </w:r>
          </w:p>
        </w:tc>
      </w:tr>
      <w:tr w:rsidR="00AA0E1E" w:rsidRPr="008057CC" w14:paraId="33D96A24" w14:textId="77777777" w:rsidTr="00AD7C9A">
        <w:tblPrEx>
          <w:tblBorders>
            <w:top w:val="none" w:sz="0" w:space="0" w:color="auto"/>
            <w:bottom w:val="single" w:sz="4" w:space="0" w:color="auto"/>
          </w:tblBorders>
        </w:tblPrEx>
        <w:tc>
          <w:tcPr>
            <w:tcW w:w="846" w:type="dxa"/>
            <w:shd w:val="clear" w:color="auto" w:fill="auto"/>
          </w:tcPr>
          <w:p w14:paraId="7E76881C"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24508ED6" w14:textId="77777777" w:rsidR="00AA0E1E" w:rsidRPr="008057CC" w:rsidRDefault="00AA0E1E" w:rsidP="00AD7C9A">
            <w:pPr>
              <w:rPr>
                <w:rFonts w:ascii="Arial" w:hAnsi="Arial" w:cs="Arial"/>
                <w:sz w:val="22"/>
                <w:szCs w:val="22"/>
              </w:rPr>
            </w:pPr>
            <w:r w:rsidRPr="008057CC">
              <w:rPr>
                <w:rFonts w:ascii="Arial" w:hAnsi="Arial" w:cs="Arial"/>
                <w:sz w:val="22"/>
                <w:szCs w:val="22"/>
              </w:rPr>
              <w:t>Female</w:t>
            </w:r>
          </w:p>
        </w:tc>
        <w:tc>
          <w:tcPr>
            <w:tcW w:w="1843" w:type="dxa"/>
            <w:gridSpan w:val="2"/>
            <w:shd w:val="clear" w:color="auto" w:fill="auto"/>
          </w:tcPr>
          <w:p w14:paraId="41847A8A" w14:textId="77777777" w:rsidR="00AA0E1E" w:rsidRPr="008057CC" w:rsidRDefault="00AA0E1E" w:rsidP="00AD7C9A">
            <w:pPr>
              <w:rPr>
                <w:rFonts w:ascii="Arial" w:hAnsi="Arial" w:cs="Arial"/>
                <w:sz w:val="22"/>
                <w:szCs w:val="22"/>
              </w:rPr>
            </w:pPr>
            <w:r w:rsidRPr="008057CC">
              <w:rPr>
                <w:rFonts w:ascii="Arial" w:hAnsi="Arial" w:cs="Arial"/>
                <w:sz w:val="22"/>
                <w:szCs w:val="22"/>
              </w:rPr>
              <w:t>12,809,202</w:t>
            </w:r>
          </w:p>
        </w:tc>
        <w:tc>
          <w:tcPr>
            <w:tcW w:w="5533" w:type="dxa"/>
            <w:shd w:val="clear" w:color="auto" w:fill="auto"/>
          </w:tcPr>
          <w:p w14:paraId="125DCEF6" w14:textId="77777777" w:rsidR="00AA0E1E" w:rsidRPr="008057CC" w:rsidRDefault="00AA0E1E" w:rsidP="00AD7C9A">
            <w:pPr>
              <w:rPr>
                <w:rFonts w:ascii="Arial" w:hAnsi="Arial" w:cs="Arial"/>
                <w:sz w:val="22"/>
                <w:szCs w:val="22"/>
              </w:rPr>
            </w:pPr>
            <w:r w:rsidRPr="008057CC">
              <w:rPr>
                <w:rFonts w:ascii="Arial" w:hAnsi="Arial" w:cs="Arial"/>
                <w:sz w:val="22"/>
                <w:szCs w:val="22"/>
              </w:rPr>
              <w:t>0.012</w:t>
            </w:r>
          </w:p>
        </w:tc>
      </w:tr>
      <w:tr w:rsidR="00AA0E1E" w:rsidRPr="008057CC" w14:paraId="73B5F7A7" w14:textId="77777777" w:rsidTr="00AD7C9A">
        <w:tblPrEx>
          <w:tblBorders>
            <w:top w:val="none" w:sz="0" w:space="0" w:color="auto"/>
            <w:bottom w:val="single" w:sz="4" w:space="0" w:color="auto"/>
          </w:tblBorders>
        </w:tblPrEx>
        <w:tc>
          <w:tcPr>
            <w:tcW w:w="9639" w:type="dxa"/>
            <w:gridSpan w:val="6"/>
            <w:shd w:val="clear" w:color="auto" w:fill="D9E2F3" w:themeFill="accent1" w:themeFillTint="33"/>
          </w:tcPr>
          <w:p w14:paraId="36C9B873" w14:textId="77777777" w:rsidR="00AA0E1E" w:rsidRPr="008057CC" w:rsidRDefault="00AA0E1E" w:rsidP="00AD7C9A">
            <w:pPr>
              <w:rPr>
                <w:rFonts w:ascii="Arial" w:hAnsi="Arial" w:cs="Arial"/>
                <w:sz w:val="22"/>
                <w:szCs w:val="22"/>
              </w:rPr>
            </w:pPr>
            <w:r w:rsidRPr="008057CC">
              <w:rPr>
                <w:rFonts w:ascii="Arial" w:hAnsi="Arial" w:cs="Arial"/>
                <w:sz w:val="22"/>
                <w:szCs w:val="22"/>
              </w:rPr>
              <w:t>Age</w:t>
            </w:r>
          </w:p>
        </w:tc>
      </w:tr>
      <w:tr w:rsidR="00AA0E1E" w:rsidRPr="008057CC" w14:paraId="1C33FDBE" w14:textId="77777777" w:rsidTr="00AD7C9A">
        <w:tblPrEx>
          <w:tblBorders>
            <w:top w:val="none" w:sz="0" w:space="0" w:color="auto"/>
            <w:bottom w:val="single" w:sz="4" w:space="0" w:color="auto"/>
          </w:tblBorders>
        </w:tblPrEx>
        <w:tc>
          <w:tcPr>
            <w:tcW w:w="846" w:type="dxa"/>
            <w:shd w:val="clear" w:color="auto" w:fill="auto"/>
          </w:tcPr>
          <w:p w14:paraId="26EAC6BE"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17D73148"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75 or older </w:t>
            </w:r>
          </w:p>
        </w:tc>
        <w:tc>
          <w:tcPr>
            <w:tcW w:w="1843" w:type="dxa"/>
            <w:gridSpan w:val="2"/>
            <w:shd w:val="clear" w:color="auto" w:fill="auto"/>
          </w:tcPr>
          <w:p w14:paraId="358A4ADC" w14:textId="77777777" w:rsidR="00AA0E1E" w:rsidRPr="008057CC" w:rsidRDefault="00AA0E1E" w:rsidP="00AD7C9A">
            <w:pPr>
              <w:rPr>
                <w:rFonts w:ascii="Arial" w:hAnsi="Arial" w:cs="Arial"/>
                <w:sz w:val="22"/>
                <w:szCs w:val="22"/>
              </w:rPr>
            </w:pPr>
            <w:r w:rsidRPr="008057CC">
              <w:rPr>
                <w:rFonts w:ascii="Arial" w:hAnsi="Arial" w:cs="Arial"/>
                <w:sz w:val="22"/>
                <w:szCs w:val="22"/>
              </w:rPr>
              <w:t>9,784,741</w:t>
            </w:r>
          </w:p>
        </w:tc>
        <w:tc>
          <w:tcPr>
            <w:tcW w:w="5533" w:type="dxa"/>
            <w:shd w:val="clear" w:color="auto" w:fill="auto"/>
          </w:tcPr>
          <w:p w14:paraId="15669A23" w14:textId="77777777" w:rsidR="00AA0E1E" w:rsidRPr="008057CC" w:rsidRDefault="00AA0E1E" w:rsidP="00AD7C9A">
            <w:pPr>
              <w:rPr>
                <w:rFonts w:ascii="Arial" w:hAnsi="Arial" w:cs="Arial"/>
                <w:sz w:val="22"/>
                <w:szCs w:val="22"/>
              </w:rPr>
            </w:pPr>
            <w:r w:rsidRPr="008057CC">
              <w:rPr>
                <w:rFonts w:ascii="Arial" w:hAnsi="Arial" w:cs="Arial"/>
                <w:sz w:val="22"/>
                <w:szCs w:val="22"/>
              </w:rPr>
              <w:t>0.013</w:t>
            </w:r>
          </w:p>
        </w:tc>
      </w:tr>
      <w:tr w:rsidR="00AA0E1E" w:rsidRPr="008057CC" w14:paraId="0F7F5178" w14:textId="77777777" w:rsidTr="00AD7C9A">
        <w:tblPrEx>
          <w:tblBorders>
            <w:top w:val="none" w:sz="0" w:space="0" w:color="auto"/>
            <w:bottom w:val="single" w:sz="4" w:space="0" w:color="auto"/>
          </w:tblBorders>
        </w:tblPrEx>
        <w:tc>
          <w:tcPr>
            <w:tcW w:w="846" w:type="dxa"/>
            <w:shd w:val="clear" w:color="auto" w:fill="auto"/>
          </w:tcPr>
          <w:p w14:paraId="119A3160"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6364F110" w14:textId="77777777" w:rsidR="00AA0E1E" w:rsidRPr="008057CC" w:rsidRDefault="00AA0E1E" w:rsidP="00AD7C9A">
            <w:pPr>
              <w:rPr>
                <w:rFonts w:ascii="Arial" w:hAnsi="Arial" w:cs="Arial"/>
                <w:sz w:val="22"/>
                <w:szCs w:val="22"/>
              </w:rPr>
            </w:pPr>
            <w:r w:rsidRPr="008057CC">
              <w:rPr>
                <w:rFonts w:ascii="Arial" w:hAnsi="Arial" w:cs="Arial"/>
                <w:sz w:val="22"/>
                <w:szCs w:val="22"/>
              </w:rPr>
              <w:t>65 - 75</w:t>
            </w:r>
          </w:p>
        </w:tc>
        <w:tc>
          <w:tcPr>
            <w:tcW w:w="1843" w:type="dxa"/>
            <w:gridSpan w:val="2"/>
            <w:shd w:val="clear" w:color="auto" w:fill="auto"/>
          </w:tcPr>
          <w:p w14:paraId="3280CDB4" w14:textId="77777777" w:rsidR="00AA0E1E" w:rsidRPr="008057CC" w:rsidRDefault="00AA0E1E" w:rsidP="00AD7C9A">
            <w:pPr>
              <w:rPr>
                <w:rFonts w:ascii="Arial" w:hAnsi="Arial" w:cs="Arial"/>
                <w:sz w:val="22"/>
                <w:szCs w:val="22"/>
              </w:rPr>
            </w:pPr>
            <w:r w:rsidRPr="008057CC">
              <w:rPr>
                <w:rFonts w:ascii="Arial" w:hAnsi="Arial" w:cs="Arial"/>
                <w:sz w:val="22"/>
                <w:szCs w:val="22"/>
              </w:rPr>
              <w:t>13,838,029</w:t>
            </w:r>
          </w:p>
        </w:tc>
        <w:tc>
          <w:tcPr>
            <w:tcW w:w="5533" w:type="dxa"/>
            <w:shd w:val="clear" w:color="auto" w:fill="auto"/>
          </w:tcPr>
          <w:p w14:paraId="12603288" w14:textId="77777777" w:rsidR="00AA0E1E" w:rsidRPr="008057CC" w:rsidRDefault="00AA0E1E" w:rsidP="00AD7C9A">
            <w:pPr>
              <w:rPr>
                <w:rFonts w:ascii="Arial" w:hAnsi="Arial" w:cs="Arial"/>
                <w:sz w:val="22"/>
                <w:szCs w:val="22"/>
              </w:rPr>
            </w:pPr>
            <w:r w:rsidRPr="008057CC">
              <w:rPr>
                <w:rFonts w:ascii="Arial" w:hAnsi="Arial" w:cs="Arial"/>
                <w:sz w:val="22"/>
                <w:szCs w:val="22"/>
              </w:rPr>
              <w:t>0.012</w:t>
            </w:r>
          </w:p>
        </w:tc>
      </w:tr>
      <w:tr w:rsidR="00AA0E1E" w:rsidRPr="008057CC" w14:paraId="1AFE5B35" w14:textId="77777777" w:rsidTr="00AD7C9A">
        <w:tblPrEx>
          <w:tblBorders>
            <w:top w:val="none" w:sz="0" w:space="0" w:color="auto"/>
            <w:bottom w:val="single" w:sz="4" w:space="0" w:color="auto"/>
          </w:tblBorders>
        </w:tblPrEx>
        <w:tc>
          <w:tcPr>
            <w:tcW w:w="9639" w:type="dxa"/>
            <w:gridSpan w:val="6"/>
            <w:shd w:val="clear" w:color="auto" w:fill="D9E2F3" w:themeFill="accent1" w:themeFillTint="33"/>
          </w:tcPr>
          <w:p w14:paraId="226515B4"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 county population with income &lt; 2020 census federal poverty level </w:t>
            </w:r>
          </w:p>
        </w:tc>
      </w:tr>
      <w:tr w:rsidR="00AA0E1E" w:rsidRPr="008057CC" w14:paraId="3DF798F3" w14:textId="77777777" w:rsidTr="00AD7C9A">
        <w:tblPrEx>
          <w:tblBorders>
            <w:top w:val="none" w:sz="0" w:space="0" w:color="auto"/>
            <w:bottom w:val="single" w:sz="4" w:space="0" w:color="auto"/>
          </w:tblBorders>
        </w:tblPrEx>
        <w:tc>
          <w:tcPr>
            <w:tcW w:w="846" w:type="dxa"/>
            <w:shd w:val="clear" w:color="auto" w:fill="auto"/>
          </w:tcPr>
          <w:p w14:paraId="2AFDB84D"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629436B7" w14:textId="77777777" w:rsidR="00AA0E1E" w:rsidRPr="008057CC" w:rsidRDefault="00AA0E1E" w:rsidP="00AD7C9A">
            <w:pPr>
              <w:rPr>
                <w:rFonts w:ascii="Arial" w:hAnsi="Arial" w:cs="Arial"/>
                <w:sz w:val="22"/>
                <w:szCs w:val="22"/>
              </w:rPr>
            </w:pPr>
            <w:r w:rsidRPr="008057CC">
              <w:rPr>
                <w:rFonts w:ascii="Arial" w:hAnsi="Arial" w:cs="Arial"/>
                <w:sz w:val="22"/>
                <w:szCs w:val="22"/>
              </w:rPr>
              <w:t>Quartile 1</w:t>
            </w:r>
          </w:p>
        </w:tc>
        <w:tc>
          <w:tcPr>
            <w:tcW w:w="1843" w:type="dxa"/>
            <w:gridSpan w:val="2"/>
            <w:shd w:val="clear" w:color="auto" w:fill="auto"/>
          </w:tcPr>
          <w:p w14:paraId="6B03F507" w14:textId="77777777" w:rsidR="00AA0E1E" w:rsidRPr="008057CC" w:rsidRDefault="00AA0E1E" w:rsidP="00AD7C9A">
            <w:pPr>
              <w:rPr>
                <w:rFonts w:ascii="Arial" w:hAnsi="Arial" w:cs="Arial"/>
                <w:sz w:val="22"/>
                <w:szCs w:val="22"/>
              </w:rPr>
            </w:pPr>
            <w:r w:rsidRPr="008057CC">
              <w:rPr>
                <w:rFonts w:ascii="Arial" w:hAnsi="Arial" w:cs="Arial"/>
                <w:sz w:val="22"/>
                <w:szCs w:val="22"/>
              </w:rPr>
              <w:t>8,214,604</w:t>
            </w:r>
          </w:p>
        </w:tc>
        <w:tc>
          <w:tcPr>
            <w:tcW w:w="5533" w:type="dxa"/>
            <w:shd w:val="clear" w:color="auto" w:fill="auto"/>
          </w:tcPr>
          <w:p w14:paraId="11DBF2A0" w14:textId="77777777" w:rsidR="00AA0E1E" w:rsidRPr="008057CC" w:rsidRDefault="00AA0E1E" w:rsidP="00AD7C9A">
            <w:pPr>
              <w:rPr>
                <w:rFonts w:ascii="Arial" w:hAnsi="Arial" w:cs="Arial"/>
                <w:sz w:val="22"/>
                <w:szCs w:val="22"/>
              </w:rPr>
            </w:pPr>
            <w:r w:rsidRPr="008057CC">
              <w:rPr>
                <w:rFonts w:ascii="Arial" w:hAnsi="Arial" w:cs="Arial"/>
                <w:sz w:val="22"/>
                <w:szCs w:val="22"/>
              </w:rPr>
              <w:t>0.012</w:t>
            </w:r>
          </w:p>
        </w:tc>
      </w:tr>
      <w:tr w:rsidR="00AA0E1E" w:rsidRPr="008057CC" w14:paraId="4AC51AE4" w14:textId="77777777" w:rsidTr="00AD7C9A">
        <w:tblPrEx>
          <w:tblBorders>
            <w:top w:val="none" w:sz="0" w:space="0" w:color="auto"/>
            <w:bottom w:val="single" w:sz="4" w:space="0" w:color="auto"/>
          </w:tblBorders>
        </w:tblPrEx>
        <w:tc>
          <w:tcPr>
            <w:tcW w:w="846" w:type="dxa"/>
            <w:shd w:val="clear" w:color="auto" w:fill="auto"/>
          </w:tcPr>
          <w:p w14:paraId="5EB37E4A"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2700B8D2" w14:textId="77777777" w:rsidR="00AA0E1E" w:rsidRPr="008057CC" w:rsidRDefault="00AA0E1E" w:rsidP="00AD7C9A">
            <w:pPr>
              <w:rPr>
                <w:rFonts w:ascii="Arial" w:hAnsi="Arial" w:cs="Arial"/>
                <w:sz w:val="22"/>
                <w:szCs w:val="22"/>
              </w:rPr>
            </w:pPr>
            <w:r w:rsidRPr="008057CC">
              <w:rPr>
                <w:rFonts w:ascii="Arial" w:hAnsi="Arial" w:cs="Arial"/>
                <w:sz w:val="22"/>
                <w:szCs w:val="22"/>
              </w:rPr>
              <w:t>Quartile 2</w:t>
            </w:r>
          </w:p>
        </w:tc>
        <w:tc>
          <w:tcPr>
            <w:tcW w:w="1843" w:type="dxa"/>
            <w:gridSpan w:val="2"/>
            <w:shd w:val="clear" w:color="auto" w:fill="auto"/>
          </w:tcPr>
          <w:p w14:paraId="61BF2542" w14:textId="77777777" w:rsidR="00AA0E1E" w:rsidRPr="008057CC" w:rsidRDefault="00AA0E1E" w:rsidP="00AD7C9A">
            <w:pPr>
              <w:rPr>
                <w:rFonts w:ascii="Arial" w:hAnsi="Arial" w:cs="Arial"/>
                <w:sz w:val="22"/>
                <w:szCs w:val="22"/>
              </w:rPr>
            </w:pPr>
            <w:r w:rsidRPr="008057CC">
              <w:rPr>
                <w:rFonts w:ascii="Arial" w:hAnsi="Arial" w:cs="Arial"/>
                <w:sz w:val="22"/>
                <w:szCs w:val="22"/>
              </w:rPr>
              <w:t>6,542,974</w:t>
            </w:r>
          </w:p>
        </w:tc>
        <w:tc>
          <w:tcPr>
            <w:tcW w:w="5533" w:type="dxa"/>
            <w:shd w:val="clear" w:color="auto" w:fill="auto"/>
          </w:tcPr>
          <w:p w14:paraId="7D052E10" w14:textId="77777777" w:rsidR="00AA0E1E" w:rsidRPr="008057CC" w:rsidRDefault="00AA0E1E" w:rsidP="00AD7C9A">
            <w:pPr>
              <w:rPr>
                <w:rFonts w:ascii="Arial" w:hAnsi="Arial" w:cs="Arial"/>
                <w:sz w:val="22"/>
                <w:szCs w:val="22"/>
              </w:rPr>
            </w:pPr>
            <w:r w:rsidRPr="008057CC">
              <w:rPr>
                <w:rFonts w:ascii="Arial" w:hAnsi="Arial" w:cs="Arial"/>
                <w:sz w:val="22"/>
                <w:szCs w:val="22"/>
              </w:rPr>
              <w:t>0.011</w:t>
            </w:r>
          </w:p>
        </w:tc>
      </w:tr>
      <w:tr w:rsidR="00AA0E1E" w:rsidRPr="008057CC" w14:paraId="2723E91D" w14:textId="77777777" w:rsidTr="00AD7C9A">
        <w:tblPrEx>
          <w:tblBorders>
            <w:top w:val="none" w:sz="0" w:space="0" w:color="auto"/>
            <w:bottom w:val="single" w:sz="4" w:space="0" w:color="auto"/>
          </w:tblBorders>
        </w:tblPrEx>
        <w:tc>
          <w:tcPr>
            <w:tcW w:w="846" w:type="dxa"/>
            <w:shd w:val="clear" w:color="auto" w:fill="auto"/>
          </w:tcPr>
          <w:p w14:paraId="06A57912"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15224BA8" w14:textId="77777777" w:rsidR="00AA0E1E" w:rsidRPr="008057CC" w:rsidRDefault="00AA0E1E" w:rsidP="00AD7C9A">
            <w:pPr>
              <w:rPr>
                <w:rFonts w:ascii="Arial" w:hAnsi="Arial" w:cs="Arial"/>
                <w:sz w:val="22"/>
                <w:szCs w:val="22"/>
              </w:rPr>
            </w:pPr>
            <w:r w:rsidRPr="008057CC">
              <w:rPr>
                <w:rFonts w:ascii="Arial" w:hAnsi="Arial" w:cs="Arial"/>
                <w:sz w:val="22"/>
                <w:szCs w:val="22"/>
              </w:rPr>
              <w:t>Quartile 3</w:t>
            </w:r>
          </w:p>
        </w:tc>
        <w:tc>
          <w:tcPr>
            <w:tcW w:w="1843" w:type="dxa"/>
            <w:gridSpan w:val="2"/>
            <w:shd w:val="clear" w:color="auto" w:fill="auto"/>
          </w:tcPr>
          <w:p w14:paraId="5FBD34A3" w14:textId="77777777" w:rsidR="00AA0E1E" w:rsidRPr="008057CC" w:rsidRDefault="00AA0E1E" w:rsidP="00AD7C9A">
            <w:pPr>
              <w:rPr>
                <w:rFonts w:ascii="Arial" w:hAnsi="Arial" w:cs="Arial"/>
                <w:sz w:val="22"/>
                <w:szCs w:val="22"/>
              </w:rPr>
            </w:pPr>
            <w:r w:rsidRPr="008057CC">
              <w:rPr>
                <w:rFonts w:ascii="Arial" w:hAnsi="Arial" w:cs="Arial"/>
                <w:sz w:val="22"/>
                <w:szCs w:val="22"/>
              </w:rPr>
              <w:t>6,000,194</w:t>
            </w:r>
          </w:p>
        </w:tc>
        <w:tc>
          <w:tcPr>
            <w:tcW w:w="5533" w:type="dxa"/>
            <w:shd w:val="clear" w:color="auto" w:fill="auto"/>
          </w:tcPr>
          <w:p w14:paraId="78992B6D" w14:textId="77777777" w:rsidR="00AA0E1E" w:rsidRPr="008057CC" w:rsidRDefault="00AA0E1E" w:rsidP="00AD7C9A">
            <w:pPr>
              <w:rPr>
                <w:rFonts w:ascii="Arial" w:hAnsi="Arial" w:cs="Arial"/>
                <w:sz w:val="22"/>
                <w:szCs w:val="22"/>
              </w:rPr>
            </w:pPr>
            <w:r w:rsidRPr="008057CC">
              <w:rPr>
                <w:rFonts w:ascii="Arial" w:hAnsi="Arial" w:cs="Arial"/>
                <w:sz w:val="22"/>
                <w:szCs w:val="22"/>
              </w:rPr>
              <w:t>0.014</w:t>
            </w:r>
          </w:p>
        </w:tc>
      </w:tr>
      <w:tr w:rsidR="00AA0E1E" w:rsidRPr="008057CC" w14:paraId="5A1234C1" w14:textId="77777777" w:rsidTr="00AD7C9A">
        <w:tblPrEx>
          <w:tblBorders>
            <w:top w:val="none" w:sz="0" w:space="0" w:color="auto"/>
            <w:bottom w:val="single" w:sz="4" w:space="0" w:color="auto"/>
          </w:tblBorders>
        </w:tblPrEx>
        <w:tc>
          <w:tcPr>
            <w:tcW w:w="846" w:type="dxa"/>
            <w:shd w:val="clear" w:color="auto" w:fill="auto"/>
          </w:tcPr>
          <w:p w14:paraId="27B2C265"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0FD873C3" w14:textId="77777777" w:rsidR="00AA0E1E" w:rsidRPr="008057CC" w:rsidRDefault="00AA0E1E" w:rsidP="00AD7C9A">
            <w:pPr>
              <w:rPr>
                <w:rFonts w:ascii="Arial" w:hAnsi="Arial" w:cs="Arial"/>
                <w:sz w:val="22"/>
                <w:szCs w:val="22"/>
              </w:rPr>
            </w:pPr>
            <w:r w:rsidRPr="008057CC">
              <w:rPr>
                <w:rFonts w:ascii="Arial" w:hAnsi="Arial" w:cs="Arial"/>
                <w:sz w:val="22"/>
                <w:szCs w:val="22"/>
              </w:rPr>
              <w:t>Quartile 4</w:t>
            </w:r>
          </w:p>
        </w:tc>
        <w:tc>
          <w:tcPr>
            <w:tcW w:w="1843" w:type="dxa"/>
            <w:gridSpan w:val="2"/>
            <w:shd w:val="clear" w:color="auto" w:fill="auto"/>
          </w:tcPr>
          <w:p w14:paraId="7DDDB5DC" w14:textId="77777777" w:rsidR="00AA0E1E" w:rsidRPr="008057CC" w:rsidRDefault="00AA0E1E" w:rsidP="00AD7C9A">
            <w:pPr>
              <w:rPr>
                <w:rFonts w:ascii="Arial" w:hAnsi="Arial" w:cs="Arial"/>
                <w:sz w:val="22"/>
                <w:szCs w:val="22"/>
              </w:rPr>
            </w:pPr>
            <w:r w:rsidRPr="008057CC">
              <w:rPr>
                <w:rFonts w:ascii="Arial" w:hAnsi="Arial" w:cs="Arial"/>
                <w:sz w:val="22"/>
                <w:szCs w:val="22"/>
              </w:rPr>
              <w:t>2,864,998</w:t>
            </w:r>
          </w:p>
        </w:tc>
        <w:tc>
          <w:tcPr>
            <w:tcW w:w="5533" w:type="dxa"/>
            <w:shd w:val="clear" w:color="auto" w:fill="auto"/>
          </w:tcPr>
          <w:p w14:paraId="3D96B7B3" w14:textId="77777777" w:rsidR="00AA0E1E" w:rsidRPr="008057CC" w:rsidRDefault="00AA0E1E" w:rsidP="00AD7C9A">
            <w:pPr>
              <w:rPr>
                <w:rFonts w:ascii="Arial" w:hAnsi="Arial" w:cs="Arial"/>
                <w:sz w:val="22"/>
                <w:szCs w:val="22"/>
              </w:rPr>
            </w:pPr>
            <w:r w:rsidRPr="008057CC">
              <w:rPr>
                <w:rFonts w:ascii="Arial" w:hAnsi="Arial" w:cs="Arial"/>
                <w:sz w:val="22"/>
                <w:szCs w:val="22"/>
              </w:rPr>
              <w:t>0.014</w:t>
            </w:r>
          </w:p>
        </w:tc>
      </w:tr>
      <w:tr w:rsidR="00AA0E1E" w:rsidRPr="008057CC" w14:paraId="2175E560" w14:textId="77777777" w:rsidTr="00AD7C9A">
        <w:tblPrEx>
          <w:tblBorders>
            <w:top w:val="none" w:sz="0" w:space="0" w:color="auto"/>
            <w:bottom w:val="single" w:sz="4" w:space="0" w:color="auto"/>
          </w:tblBorders>
        </w:tblPrEx>
        <w:tc>
          <w:tcPr>
            <w:tcW w:w="9639" w:type="dxa"/>
            <w:gridSpan w:val="6"/>
            <w:shd w:val="clear" w:color="auto" w:fill="D9E2F3" w:themeFill="accent1" w:themeFillTint="33"/>
          </w:tcPr>
          <w:p w14:paraId="077EAB14"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 of county Medicare beneficiaries using durable medical equipment </w:t>
            </w:r>
          </w:p>
        </w:tc>
      </w:tr>
      <w:tr w:rsidR="00AA0E1E" w:rsidRPr="008057CC" w14:paraId="43432364" w14:textId="77777777" w:rsidTr="00AD7C9A">
        <w:tblPrEx>
          <w:tblBorders>
            <w:top w:val="none" w:sz="0" w:space="0" w:color="auto"/>
            <w:bottom w:val="single" w:sz="4" w:space="0" w:color="auto"/>
          </w:tblBorders>
        </w:tblPrEx>
        <w:tc>
          <w:tcPr>
            <w:tcW w:w="846" w:type="dxa"/>
            <w:shd w:val="clear" w:color="auto" w:fill="auto"/>
          </w:tcPr>
          <w:p w14:paraId="42ED55D0"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2601E069" w14:textId="77777777" w:rsidR="00AA0E1E" w:rsidRPr="008057CC" w:rsidRDefault="00AA0E1E" w:rsidP="00AD7C9A">
            <w:pPr>
              <w:rPr>
                <w:rFonts w:ascii="Arial" w:hAnsi="Arial" w:cs="Arial"/>
                <w:sz w:val="22"/>
                <w:szCs w:val="22"/>
              </w:rPr>
            </w:pPr>
            <w:r w:rsidRPr="008057CC">
              <w:rPr>
                <w:rFonts w:ascii="Arial" w:hAnsi="Arial" w:cs="Arial"/>
                <w:sz w:val="22"/>
                <w:szCs w:val="22"/>
              </w:rPr>
              <w:t>Quartile 1</w:t>
            </w:r>
          </w:p>
        </w:tc>
        <w:tc>
          <w:tcPr>
            <w:tcW w:w="1843" w:type="dxa"/>
            <w:gridSpan w:val="2"/>
            <w:shd w:val="clear" w:color="auto" w:fill="auto"/>
          </w:tcPr>
          <w:p w14:paraId="310AD970" w14:textId="77777777" w:rsidR="00AA0E1E" w:rsidRPr="008057CC" w:rsidRDefault="00AA0E1E" w:rsidP="00AD7C9A">
            <w:pPr>
              <w:rPr>
                <w:rFonts w:ascii="Arial" w:hAnsi="Arial" w:cs="Arial"/>
                <w:sz w:val="22"/>
                <w:szCs w:val="22"/>
              </w:rPr>
            </w:pPr>
            <w:r w:rsidRPr="008057CC">
              <w:rPr>
                <w:rFonts w:ascii="Arial" w:hAnsi="Arial" w:cs="Arial"/>
                <w:sz w:val="22"/>
                <w:szCs w:val="22"/>
              </w:rPr>
              <w:t>14,203,491</w:t>
            </w:r>
          </w:p>
        </w:tc>
        <w:tc>
          <w:tcPr>
            <w:tcW w:w="5533" w:type="dxa"/>
            <w:shd w:val="clear" w:color="auto" w:fill="auto"/>
          </w:tcPr>
          <w:p w14:paraId="0844677F" w14:textId="77777777" w:rsidR="00AA0E1E" w:rsidRPr="008057CC" w:rsidRDefault="00AA0E1E" w:rsidP="00AD7C9A">
            <w:pPr>
              <w:rPr>
                <w:rFonts w:ascii="Arial" w:hAnsi="Arial" w:cs="Arial"/>
                <w:sz w:val="22"/>
                <w:szCs w:val="22"/>
              </w:rPr>
            </w:pPr>
            <w:r w:rsidRPr="008057CC">
              <w:rPr>
                <w:rFonts w:ascii="Arial" w:hAnsi="Arial" w:cs="Arial"/>
                <w:sz w:val="22"/>
                <w:szCs w:val="22"/>
              </w:rPr>
              <w:t>0.008</w:t>
            </w:r>
          </w:p>
        </w:tc>
      </w:tr>
      <w:tr w:rsidR="00AA0E1E" w:rsidRPr="008057CC" w14:paraId="68DD3BAC" w14:textId="77777777" w:rsidTr="00AD7C9A">
        <w:tblPrEx>
          <w:tblBorders>
            <w:top w:val="none" w:sz="0" w:space="0" w:color="auto"/>
            <w:bottom w:val="single" w:sz="4" w:space="0" w:color="auto"/>
          </w:tblBorders>
        </w:tblPrEx>
        <w:tc>
          <w:tcPr>
            <w:tcW w:w="846" w:type="dxa"/>
            <w:shd w:val="clear" w:color="auto" w:fill="auto"/>
          </w:tcPr>
          <w:p w14:paraId="01B18C46"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135EFDD9" w14:textId="77777777" w:rsidR="00AA0E1E" w:rsidRPr="008057CC" w:rsidRDefault="00AA0E1E" w:rsidP="00AD7C9A">
            <w:pPr>
              <w:rPr>
                <w:rFonts w:ascii="Arial" w:hAnsi="Arial" w:cs="Arial"/>
                <w:sz w:val="22"/>
                <w:szCs w:val="22"/>
              </w:rPr>
            </w:pPr>
            <w:r w:rsidRPr="008057CC">
              <w:rPr>
                <w:rFonts w:ascii="Arial" w:hAnsi="Arial" w:cs="Arial"/>
                <w:sz w:val="22"/>
                <w:szCs w:val="22"/>
              </w:rPr>
              <w:t>Quartile 2</w:t>
            </w:r>
          </w:p>
        </w:tc>
        <w:tc>
          <w:tcPr>
            <w:tcW w:w="1843" w:type="dxa"/>
            <w:gridSpan w:val="2"/>
            <w:shd w:val="clear" w:color="auto" w:fill="auto"/>
          </w:tcPr>
          <w:p w14:paraId="3E3D2BF3" w14:textId="77777777" w:rsidR="00AA0E1E" w:rsidRPr="008057CC" w:rsidRDefault="00AA0E1E" w:rsidP="00AD7C9A">
            <w:pPr>
              <w:rPr>
                <w:rFonts w:ascii="Arial" w:hAnsi="Arial" w:cs="Arial"/>
                <w:sz w:val="22"/>
                <w:szCs w:val="22"/>
              </w:rPr>
            </w:pPr>
            <w:r w:rsidRPr="008057CC">
              <w:rPr>
                <w:rFonts w:ascii="Arial" w:hAnsi="Arial" w:cs="Arial"/>
                <w:sz w:val="22"/>
                <w:szCs w:val="22"/>
              </w:rPr>
              <w:t>5,343,736</w:t>
            </w:r>
          </w:p>
        </w:tc>
        <w:tc>
          <w:tcPr>
            <w:tcW w:w="5533" w:type="dxa"/>
            <w:shd w:val="clear" w:color="auto" w:fill="auto"/>
          </w:tcPr>
          <w:p w14:paraId="4BCBEA02" w14:textId="77777777" w:rsidR="00AA0E1E" w:rsidRPr="008057CC" w:rsidRDefault="00AA0E1E" w:rsidP="00AD7C9A">
            <w:pPr>
              <w:rPr>
                <w:rFonts w:ascii="Arial" w:hAnsi="Arial" w:cs="Arial"/>
                <w:sz w:val="22"/>
                <w:szCs w:val="22"/>
              </w:rPr>
            </w:pPr>
            <w:r w:rsidRPr="008057CC">
              <w:rPr>
                <w:rFonts w:ascii="Arial" w:hAnsi="Arial" w:cs="Arial"/>
                <w:sz w:val="22"/>
                <w:szCs w:val="22"/>
              </w:rPr>
              <w:t>0.017</w:t>
            </w:r>
          </w:p>
        </w:tc>
      </w:tr>
      <w:tr w:rsidR="00AA0E1E" w:rsidRPr="008057CC" w14:paraId="5D4FA462" w14:textId="77777777" w:rsidTr="00AD7C9A">
        <w:tblPrEx>
          <w:tblBorders>
            <w:top w:val="none" w:sz="0" w:space="0" w:color="auto"/>
            <w:bottom w:val="single" w:sz="4" w:space="0" w:color="auto"/>
          </w:tblBorders>
        </w:tblPrEx>
        <w:tc>
          <w:tcPr>
            <w:tcW w:w="846" w:type="dxa"/>
            <w:shd w:val="clear" w:color="auto" w:fill="auto"/>
          </w:tcPr>
          <w:p w14:paraId="0A471360"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63BEEDD7" w14:textId="77777777" w:rsidR="00AA0E1E" w:rsidRPr="008057CC" w:rsidRDefault="00AA0E1E" w:rsidP="00AD7C9A">
            <w:pPr>
              <w:rPr>
                <w:rFonts w:ascii="Arial" w:hAnsi="Arial" w:cs="Arial"/>
                <w:sz w:val="22"/>
                <w:szCs w:val="22"/>
              </w:rPr>
            </w:pPr>
            <w:r w:rsidRPr="008057CC">
              <w:rPr>
                <w:rFonts w:ascii="Arial" w:hAnsi="Arial" w:cs="Arial"/>
                <w:sz w:val="22"/>
                <w:szCs w:val="22"/>
              </w:rPr>
              <w:t>Quartile 3</w:t>
            </w:r>
          </w:p>
        </w:tc>
        <w:tc>
          <w:tcPr>
            <w:tcW w:w="1843" w:type="dxa"/>
            <w:gridSpan w:val="2"/>
            <w:shd w:val="clear" w:color="auto" w:fill="auto"/>
          </w:tcPr>
          <w:p w14:paraId="2EB73224" w14:textId="77777777" w:rsidR="00AA0E1E" w:rsidRPr="008057CC" w:rsidRDefault="00AA0E1E" w:rsidP="00AD7C9A">
            <w:pPr>
              <w:rPr>
                <w:rFonts w:ascii="Arial" w:hAnsi="Arial" w:cs="Arial"/>
                <w:sz w:val="22"/>
                <w:szCs w:val="22"/>
              </w:rPr>
            </w:pPr>
            <w:r w:rsidRPr="008057CC">
              <w:rPr>
                <w:rFonts w:ascii="Arial" w:hAnsi="Arial" w:cs="Arial"/>
                <w:sz w:val="22"/>
                <w:szCs w:val="22"/>
              </w:rPr>
              <w:t>2,663,919</w:t>
            </w:r>
          </w:p>
        </w:tc>
        <w:tc>
          <w:tcPr>
            <w:tcW w:w="5533" w:type="dxa"/>
            <w:shd w:val="clear" w:color="auto" w:fill="auto"/>
          </w:tcPr>
          <w:p w14:paraId="450B4B2C" w14:textId="77777777" w:rsidR="00AA0E1E" w:rsidRPr="008057CC" w:rsidRDefault="00AA0E1E" w:rsidP="00AD7C9A">
            <w:pPr>
              <w:rPr>
                <w:rFonts w:ascii="Arial" w:hAnsi="Arial" w:cs="Arial"/>
                <w:sz w:val="22"/>
                <w:szCs w:val="22"/>
              </w:rPr>
            </w:pPr>
            <w:r w:rsidRPr="008057CC">
              <w:rPr>
                <w:rFonts w:ascii="Arial" w:hAnsi="Arial" w:cs="Arial"/>
                <w:sz w:val="22"/>
                <w:szCs w:val="22"/>
              </w:rPr>
              <w:t>0.019</w:t>
            </w:r>
          </w:p>
        </w:tc>
      </w:tr>
      <w:tr w:rsidR="00AA0E1E" w:rsidRPr="008057CC" w14:paraId="161839E1" w14:textId="77777777" w:rsidTr="00AD7C9A">
        <w:tblPrEx>
          <w:tblBorders>
            <w:top w:val="none" w:sz="0" w:space="0" w:color="auto"/>
            <w:bottom w:val="single" w:sz="4" w:space="0" w:color="auto"/>
          </w:tblBorders>
        </w:tblPrEx>
        <w:tc>
          <w:tcPr>
            <w:tcW w:w="846" w:type="dxa"/>
            <w:shd w:val="clear" w:color="auto" w:fill="auto"/>
          </w:tcPr>
          <w:p w14:paraId="536235CB" w14:textId="77777777" w:rsidR="00AA0E1E" w:rsidRPr="008057CC" w:rsidRDefault="00AA0E1E" w:rsidP="00AD7C9A">
            <w:pPr>
              <w:rPr>
                <w:rFonts w:ascii="Arial" w:hAnsi="Arial" w:cs="Arial"/>
                <w:sz w:val="22"/>
                <w:szCs w:val="22"/>
              </w:rPr>
            </w:pPr>
          </w:p>
        </w:tc>
        <w:tc>
          <w:tcPr>
            <w:tcW w:w="1417" w:type="dxa"/>
            <w:gridSpan w:val="2"/>
            <w:shd w:val="clear" w:color="auto" w:fill="auto"/>
          </w:tcPr>
          <w:p w14:paraId="79B67FB0" w14:textId="77777777" w:rsidR="00AA0E1E" w:rsidRPr="008057CC" w:rsidRDefault="00AA0E1E" w:rsidP="00AD7C9A">
            <w:pPr>
              <w:rPr>
                <w:rFonts w:ascii="Arial" w:hAnsi="Arial" w:cs="Arial"/>
                <w:sz w:val="22"/>
                <w:szCs w:val="22"/>
              </w:rPr>
            </w:pPr>
            <w:r w:rsidRPr="008057CC">
              <w:rPr>
                <w:rFonts w:ascii="Arial" w:hAnsi="Arial" w:cs="Arial"/>
                <w:sz w:val="22"/>
                <w:szCs w:val="22"/>
              </w:rPr>
              <w:t>Quartile 4</w:t>
            </w:r>
          </w:p>
        </w:tc>
        <w:tc>
          <w:tcPr>
            <w:tcW w:w="1843" w:type="dxa"/>
            <w:gridSpan w:val="2"/>
            <w:shd w:val="clear" w:color="auto" w:fill="auto"/>
          </w:tcPr>
          <w:p w14:paraId="694D860F" w14:textId="77777777" w:rsidR="00AA0E1E" w:rsidRPr="008057CC" w:rsidRDefault="00AA0E1E" w:rsidP="00AD7C9A">
            <w:pPr>
              <w:rPr>
                <w:rFonts w:ascii="Arial" w:hAnsi="Arial" w:cs="Arial"/>
                <w:sz w:val="22"/>
                <w:szCs w:val="22"/>
              </w:rPr>
            </w:pPr>
            <w:r w:rsidRPr="008057CC">
              <w:rPr>
                <w:rFonts w:ascii="Arial" w:hAnsi="Arial" w:cs="Arial"/>
                <w:sz w:val="22"/>
                <w:szCs w:val="22"/>
              </w:rPr>
              <w:t>1,411,624</w:t>
            </w:r>
          </w:p>
        </w:tc>
        <w:tc>
          <w:tcPr>
            <w:tcW w:w="5533" w:type="dxa"/>
            <w:shd w:val="clear" w:color="auto" w:fill="auto"/>
          </w:tcPr>
          <w:p w14:paraId="5E1CE8B4" w14:textId="77777777" w:rsidR="00AA0E1E" w:rsidRPr="008057CC" w:rsidRDefault="00AA0E1E" w:rsidP="00AD7C9A">
            <w:pPr>
              <w:rPr>
                <w:rFonts w:ascii="Arial" w:hAnsi="Arial" w:cs="Arial"/>
                <w:sz w:val="22"/>
                <w:szCs w:val="22"/>
              </w:rPr>
            </w:pPr>
            <w:r w:rsidRPr="008057CC">
              <w:rPr>
                <w:rFonts w:ascii="Arial" w:hAnsi="Arial" w:cs="Arial"/>
                <w:sz w:val="22"/>
                <w:szCs w:val="22"/>
              </w:rPr>
              <w:t>0.020</w:t>
            </w:r>
          </w:p>
        </w:tc>
      </w:tr>
      <w:tr w:rsidR="00AA0E1E" w:rsidRPr="008057CC" w14:paraId="00CF5CCA" w14:textId="77777777" w:rsidTr="00AD7C9A">
        <w:tblPrEx>
          <w:tblBorders>
            <w:top w:val="none" w:sz="0" w:space="0" w:color="auto"/>
            <w:bottom w:val="single" w:sz="4" w:space="0" w:color="auto"/>
          </w:tblBorders>
        </w:tblPrEx>
        <w:tc>
          <w:tcPr>
            <w:tcW w:w="2263" w:type="dxa"/>
            <w:gridSpan w:val="3"/>
            <w:shd w:val="clear" w:color="auto" w:fill="D9E2F3" w:themeFill="accent1" w:themeFillTint="33"/>
          </w:tcPr>
          <w:p w14:paraId="3A712336" w14:textId="77777777" w:rsidR="00AA0E1E" w:rsidRPr="008057CC" w:rsidRDefault="00AA0E1E" w:rsidP="00AD7C9A">
            <w:pPr>
              <w:rPr>
                <w:rFonts w:ascii="Arial" w:hAnsi="Arial" w:cs="Arial"/>
                <w:sz w:val="22"/>
                <w:szCs w:val="22"/>
              </w:rPr>
            </w:pPr>
            <w:r w:rsidRPr="008057CC">
              <w:rPr>
                <w:rFonts w:ascii="Arial" w:hAnsi="Arial" w:cs="Arial"/>
                <w:sz w:val="22"/>
                <w:szCs w:val="22"/>
              </w:rPr>
              <w:t xml:space="preserve">All </w:t>
            </w:r>
          </w:p>
        </w:tc>
        <w:tc>
          <w:tcPr>
            <w:tcW w:w="1843" w:type="dxa"/>
            <w:gridSpan w:val="2"/>
            <w:shd w:val="clear" w:color="auto" w:fill="D9E2F3" w:themeFill="accent1" w:themeFillTint="33"/>
          </w:tcPr>
          <w:p w14:paraId="2160AA7B" w14:textId="77777777" w:rsidR="00AA0E1E" w:rsidRPr="008057CC" w:rsidRDefault="00AA0E1E" w:rsidP="00AD7C9A">
            <w:pPr>
              <w:rPr>
                <w:rFonts w:ascii="Arial" w:hAnsi="Arial" w:cs="Arial"/>
                <w:sz w:val="22"/>
                <w:szCs w:val="22"/>
              </w:rPr>
            </w:pPr>
            <w:r w:rsidRPr="008057CC">
              <w:rPr>
                <w:rFonts w:ascii="Arial" w:hAnsi="Arial" w:cs="Arial"/>
                <w:sz w:val="22"/>
                <w:szCs w:val="22"/>
              </w:rPr>
              <w:t>23,622,770</w:t>
            </w:r>
          </w:p>
        </w:tc>
        <w:tc>
          <w:tcPr>
            <w:tcW w:w="5533" w:type="dxa"/>
            <w:shd w:val="clear" w:color="auto" w:fill="D9E2F3" w:themeFill="accent1" w:themeFillTint="33"/>
          </w:tcPr>
          <w:p w14:paraId="1478FEB0" w14:textId="77777777" w:rsidR="00AA0E1E" w:rsidRPr="008057CC" w:rsidRDefault="00AA0E1E" w:rsidP="00AD7C9A">
            <w:pPr>
              <w:rPr>
                <w:rFonts w:ascii="Arial" w:hAnsi="Arial" w:cs="Arial"/>
                <w:sz w:val="22"/>
                <w:szCs w:val="22"/>
              </w:rPr>
            </w:pPr>
            <w:r w:rsidRPr="008057CC">
              <w:rPr>
                <w:rFonts w:ascii="Arial" w:hAnsi="Arial" w:cs="Arial"/>
                <w:sz w:val="22"/>
                <w:szCs w:val="22"/>
              </w:rPr>
              <w:t>0.013</w:t>
            </w:r>
          </w:p>
        </w:tc>
      </w:tr>
    </w:tbl>
    <w:p w14:paraId="349A6786" w14:textId="77777777" w:rsidR="002836A9" w:rsidRDefault="002836A9" w:rsidP="00271271">
      <w:pPr>
        <w:rPr>
          <w:rFonts w:ascii="Arial" w:hAnsi="Arial" w:cs="Arial"/>
          <w:b/>
          <w:bCs/>
        </w:rPr>
      </w:pPr>
    </w:p>
    <w:p w14:paraId="6646918D" w14:textId="77777777" w:rsidR="002836A9" w:rsidRDefault="002836A9" w:rsidP="00271271">
      <w:pPr>
        <w:rPr>
          <w:rFonts w:ascii="Arial" w:hAnsi="Arial" w:cs="Arial"/>
          <w:b/>
          <w:bCs/>
        </w:rPr>
      </w:pPr>
    </w:p>
    <w:p w14:paraId="6A0E93A3" w14:textId="77777777" w:rsidR="00D266CA" w:rsidRDefault="00D266CA" w:rsidP="00271271">
      <w:pPr>
        <w:rPr>
          <w:rFonts w:ascii="Arial" w:hAnsi="Arial" w:cs="Arial"/>
          <w:b/>
          <w:bCs/>
        </w:rPr>
      </w:pPr>
    </w:p>
    <w:p w14:paraId="36443370" w14:textId="77777777" w:rsidR="00D266CA" w:rsidRDefault="00D266CA" w:rsidP="00271271">
      <w:pPr>
        <w:rPr>
          <w:rFonts w:ascii="Arial" w:hAnsi="Arial" w:cs="Arial"/>
          <w:b/>
          <w:bCs/>
        </w:rPr>
      </w:pPr>
    </w:p>
    <w:p w14:paraId="7E403B55" w14:textId="4C42B5C5" w:rsidR="0039074D" w:rsidRPr="00152553" w:rsidRDefault="0039074D" w:rsidP="00271271">
      <w:pPr>
        <w:rPr>
          <w:rFonts w:ascii="Arial" w:hAnsi="Arial" w:cs="Arial"/>
          <w:b/>
          <w:bCs/>
        </w:rPr>
      </w:pPr>
      <w:r>
        <w:rPr>
          <w:rFonts w:ascii="Arial" w:hAnsi="Arial" w:cs="Arial"/>
          <w:b/>
          <w:bCs/>
        </w:rPr>
        <w:t>Figure 1:</w:t>
      </w:r>
    </w:p>
    <w:p w14:paraId="220D3C51" w14:textId="29E429C1" w:rsidR="005334F7" w:rsidRDefault="00287138" w:rsidP="00271271">
      <w:r>
        <w:rPr>
          <w:noProof/>
        </w:rPr>
        <w:lastRenderedPageBreak/>
        <w:drawing>
          <wp:anchor distT="0" distB="0" distL="114300" distR="114300" simplePos="0" relativeHeight="251662336" behindDoc="0" locked="0" layoutInCell="1" allowOverlap="1" wp14:anchorId="0AF9C0F2" wp14:editId="2DE3D5CE">
            <wp:simplePos x="0" y="0"/>
            <wp:positionH relativeFrom="column">
              <wp:posOffset>-165253</wp:posOffset>
            </wp:positionH>
            <wp:positionV relativeFrom="paragraph">
              <wp:posOffset>18859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4FFB23D9" w14:textId="1B47BB2B" w:rsidR="00152553" w:rsidRDefault="00152553" w:rsidP="00271271"/>
    <w:p w14:paraId="184BE520" w14:textId="146E29E2" w:rsidR="0039074D" w:rsidRDefault="00287138" w:rsidP="00271271">
      <w:r>
        <w:rPr>
          <w:noProof/>
        </w:rPr>
        <w:drawing>
          <wp:anchor distT="0" distB="0" distL="114300" distR="114300" simplePos="0" relativeHeight="251663360" behindDoc="0" locked="0" layoutInCell="1" allowOverlap="1" wp14:anchorId="7441F8DD" wp14:editId="368BD7D5">
            <wp:simplePos x="0" y="0"/>
            <wp:positionH relativeFrom="column">
              <wp:posOffset>-165735</wp:posOffset>
            </wp:positionH>
            <wp:positionV relativeFrom="paragraph">
              <wp:posOffset>189230</wp:posOffset>
            </wp:positionV>
            <wp:extent cx="3205480" cy="3001645"/>
            <wp:effectExtent l="0" t="0" r="0" b="0"/>
            <wp:wrapSquare wrapText="bothSides"/>
            <wp:docPr id="202322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2148" name="Picture 20232214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5480" cy="3001645"/>
                    </a:xfrm>
                    <a:prstGeom prst="rect">
                      <a:avLst/>
                    </a:prstGeom>
                  </pic:spPr>
                </pic:pic>
              </a:graphicData>
            </a:graphic>
            <wp14:sizeRelH relativeFrom="page">
              <wp14:pctWidth>0</wp14:pctWidth>
            </wp14:sizeRelH>
            <wp14:sizeRelV relativeFrom="page">
              <wp14:pctHeight>0</wp14:pctHeight>
            </wp14:sizeRelV>
          </wp:anchor>
        </w:drawing>
      </w:r>
    </w:p>
    <w:p w14:paraId="0ADFDF09" w14:textId="79B44955" w:rsidR="00152553" w:rsidRDefault="00152553" w:rsidP="00271271"/>
    <w:p w14:paraId="78CF97B4" w14:textId="77777777" w:rsidR="00573AD4" w:rsidRDefault="00573AD4" w:rsidP="00271271"/>
    <w:p w14:paraId="401531DC" w14:textId="77777777" w:rsidR="00B53520" w:rsidRDefault="00B53520" w:rsidP="00271271">
      <w:pPr>
        <w:rPr>
          <w:rFonts w:ascii="Arial" w:hAnsi="Arial" w:cs="Arial"/>
          <w:b/>
          <w:bCs/>
        </w:rPr>
      </w:pPr>
    </w:p>
    <w:p w14:paraId="4DA54500" w14:textId="77777777" w:rsidR="00B53520" w:rsidRDefault="00B53520" w:rsidP="00271271">
      <w:pPr>
        <w:rPr>
          <w:rFonts w:ascii="Arial" w:hAnsi="Arial" w:cs="Arial"/>
          <w:b/>
          <w:bCs/>
        </w:rPr>
      </w:pPr>
    </w:p>
    <w:p w14:paraId="4F378F74" w14:textId="77777777" w:rsidR="00B53520" w:rsidRDefault="00B53520" w:rsidP="00271271">
      <w:pPr>
        <w:rPr>
          <w:rFonts w:ascii="Arial" w:hAnsi="Arial" w:cs="Arial"/>
          <w:b/>
          <w:bCs/>
        </w:rPr>
      </w:pPr>
    </w:p>
    <w:p w14:paraId="5CCB6634" w14:textId="77777777" w:rsidR="00B53520" w:rsidRDefault="00B53520" w:rsidP="00271271">
      <w:pPr>
        <w:rPr>
          <w:rFonts w:ascii="Arial" w:hAnsi="Arial" w:cs="Arial"/>
          <w:b/>
          <w:bCs/>
        </w:rPr>
      </w:pPr>
    </w:p>
    <w:p w14:paraId="250C7E8F" w14:textId="77777777" w:rsidR="00B53520" w:rsidRDefault="00B53520" w:rsidP="00271271">
      <w:pPr>
        <w:rPr>
          <w:rFonts w:ascii="Arial" w:hAnsi="Arial" w:cs="Arial"/>
          <w:b/>
          <w:bCs/>
        </w:rPr>
      </w:pPr>
    </w:p>
    <w:p w14:paraId="5E48CF34" w14:textId="77777777" w:rsidR="00B53520" w:rsidRDefault="00B53520" w:rsidP="00271271">
      <w:pPr>
        <w:rPr>
          <w:rFonts w:ascii="Arial" w:hAnsi="Arial" w:cs="Arial"/>
          <w:b/>
          <w:bCs/>
        </w:rPr>
      </w:pPr>
    </w:p>
    <w:p w14:paraId="3DFA9035" w14:textId="77777777" w:rsidR="00B53520" w:rsidRDefault="00B53520" w:rsidP="00271271">
      <w:pPr>
        <w:rPr>
          <w:rFonts w:ascii="Arial" w:hAnsi="Arial" w:cs="Arial"/>
          <w:b/>
          <w:bCs/>
        </w:rPr>
      </w:pPr>
    </w:p>
    <w:p w14:paraId="1A6CE031" w14:textId="77777777" w:rsidR="00B53520" w:rsidRDefault="00B53520" w:rsidP="00271271">
      <w:pPr>
        <w:rPr>
          <w:rFonts w:ascii="Arial" w:hAnsi="Arial" w:cs="Arial"/>
          <w:b/>
          <w:bCs/>
        </w:rPr>
      </w:pPr>
    </w:p>
    <w:p w14:paraId="2D19863E" w14:textId="77777777" w:rsidR="00B53520" w:rsidRDefault="00B53520" w:rsidP="00271271">
      <w:pPr>
        <w:rPr>
          <w:rFonts w:ascii="Arial" w:hAnsi="Arial" w:cs="Arial"/>
          <w:b/>
          <w:bCs/>
        </w:rPr>
      </w:pPr>
    </w:p>
    <w:p w14:paraId="71B3424A" w14:textId="77777777" w:rsidR="00B53520" w:rsidRDefault="00B53520" w:rsidP="00271271">
      <w:pPr>
        <w:rPr>
          <w:rFonts w:ascii="Arial" w:hAnsi="Arial" w:cs="Arial"/>
          <w:b/>
          <w:bCs/>
        </w:rPr>
      </w:pPr>
    </w:p>
    <w:p w14:paraId="5F072984" w14:textId="77777777" w:rsidR="00B53520" w:rsidRDefault="00B53520" w:rsidP="00271271">
      <w:pPr>
        <w:rPr>
          <w:rFonts w:ascii="Arial" w:hAnsi="Arial" w:cs="Arial"/>
          <w:b/>
          <w:bCs/>
        </w:rPr>
      </w:pPr>
    </w:p>
    <w:p w14:paraId="5B0355AD" w14:textId="77777777" w:rsidR="00287138" w:rsidRDefault="00287138" w:rsidP="00271271">
      <w:pPr>
        <w:rPr>
          <w:rFonts w:ascii="Arial" w:hAnsi="Arial" w:cs="Arial"/>
          <w:b/>
          <w:bCs/>
        </w:rPr>
      </w:pPr>
    </w:p>
    <w:p w14:paraId="131EF8A9" w14:textId="77777777" w:rsidR="00287138" w:rsidRDefault="00287138" w:rsidP="00271271">
      <w:pPr>
        <w:rPr>
          <w:rFonts w:ascii="Arial" w:hAnsi="Arial" w:cs="Arial"/>
          <w:b/>
          <w:bCs/>
        </w:rPr>
      </w:pPr>
    </w:p>
    <w:p w14:paraId="06031A69" w14:textId="77777777" w:rsidR="00287138" w:rsidRDefault="00287138" w:rsidP="00271271">
      <w:pPr>
        <w:rPr>
          <w:rFonts w:ascii="Arial" w:hAnsi="Arial" w:cs="Arial"/>
          <w:b/>
          <w:bCs/>
        </w:rPr>
      </w:pPr>
    </w:p>
    <w:p w14:paraId="163B1AEF" w14:textId="77777777" w:rsidR="00287138" w:rsidRDefault="00287138" w:rsidP="00271271">
      <w:pPr>
        <w:rPr>
          <w:rFonts w:ascii="Arial" w:hAnsi="Arial" w:cs="Arial"/>
          <w:b/>
          <w:bCs/>
        </w:rPr>
      </w:pPr>
    </w:p>
    <w:p w14:paraId="30450778" w14:textId="77777777" w:rsidR="00287138" w:rsidRDefault="00287138" w:rsidP="00271271">
      <w:pPr>
        <w:rPr>
          <w:rFonts w:ascii="Arial" w:hAnsi="Arial" w:cs="Arial"/>
          <w:b/>
          <w:bCs/>
        </w:rPr>
      </w:pPr>
    </w:p>
    <w:p w14:paraId="1A52C1C8" w14:textId="77777777" w:rsidR="00287138" w:rsidRDefault="00287138" w:rsidP="00271271">
      <w:pPr>
        <w:rPr>
          <w:rFonts w:ascii="Arial" w:hAnsi="Arial" w:cs="Arial"/>
          <w:b/>
          <w:bCs/>
        </w:rPr>
      </w:pPr>
    </w:p>
    <w:p w14:paraId="11A7EDFE" w14:textId="77777777" w:rsidR="00287138" w:rsidRDefault="00287138" w:rsidP="00271271">
      <w:pPr>
        <w:rPr>
          <w:rFonts w:ascii="Arial" w:hAnsi="Arial" w:cs="Arial"/>
          <w:b/>
          <w:bCs/>
        </w:rPr>
      </w:pPr>
    </w:p>
    <w:p w14:paraId="301C3AE3" w14:textId="77777777" w:rsidR="00287138" w:rsidRDefault="00287138" w:rsidP="00271271">
      <w:pPr>
        <w:rPr>
          <w:rFonts w:ascii="Arial" w:hAnsi="Arial" w:cs="Arial"/>
          <w:b/>
          <w:bCs/>
        </w:rPr>
      </w:pPr>
    </w:p>
    <w:p w14:paraId="527938BB" w14:textId="77777777" w:rsidR="00287138" w:rsidRDefault="00287138" w:rsidP="00271271">
      <w:pPr>
        <w:rPr>
          <w:rFonts w:ascii="Arial" w:hAnsi="Arial" w:cs="Arial"/>
          <w:b/>
          <w:bCs/>
        </w:rPr>
      </w:pPr>
    </w:p>
    <w:p w14:paraId="14EF9295" w14:textId="77777777" w:rsidR="00287138" w:rsidRDefault="00287138" w:rsidP="00271271">
      <w:pPr>
        <w:rPr>
          <w:rFonts w:ascii="Arial" w:hAnsi="Arial" w:cs="Arial"/>
          <w:b/>
          <w:bCs/>
        </w:rPr>
      </w:pPr>
    </w:p>
    <w:p w14:paraId="69211E14" w14:textId="77777777" w:rsidR="00287138" w:rsidRDefault="00287138" w:rsidP="00271271">
      <w:pPr>
        <w:rPr>
          <w:rFonts w:ascii="Arial" w:hAnsi="Arial" w:cs="Arial"/>
          <w:b/>
          <w:bCs/>
        </w:rPr>
      </w:pPr>
    </w:p>
    <w:p w14:paraId="2B2F1E63" w14:textId="45D72131" w:rsidR="00573AD4" w:rsidRPr="002836A9" w:rsidRDefault="00AC65C6" w:rsidP="00271271">
      <w:pPr>
        <w:rPr>
          <w:rFonts w:ascii="Arial" w:hAnsi="Arial" w:cs="Arial"/>
          <w:b/>
          <w:bCs/>
        </w:rPr>
      </w:pPr>
      <w:r w:rsidRPr="002836A9">
        <w:rPr>
          <w:rFonts w:ascii="Arial" w:hAnsi="Arial" w:cs="Arial"/>
          <w:b/>
          <w:bCs/>
        </w:rPr>
        <w:t>Figure 2:</w:t>
      </w:r>
    </w:p>
    <w:p w14:paraId="4334771D" w14:textId="78C340E8" w:rsidR="002836A9" w:rsidRDefault="00353AD7" w:rsidP="00271271">
      <w:r>
        <w:rPr>
          <w:noProof/>
        </w:rPr>
        <w:lastRenderedPageBreak/>
        <w:drawing>
          <wp:anchor distT="0" distB="0" distL="114300" distR="114300" simplePos="0" relativeHeight="251660288" behindDoc="0" locked="0" layoutInCell="1" allowOverlap="1" wp14:anchorId="52455D64" wp14:editId="471C7898">
            <wp:simplePos x="0" y="0"/>
            <wp:positionH relativeFrom="column">
              <wp:posOffset>4688205</wp:posOffset>
            </wp:positionH>
            <wp:positionV relativeFrom="paragraph">
              <wp:posOffset>807307</wp:posOffset>
            </wp:positionV>
            <wp:extent cx="1597025" cy="847725"/>
            <wp:effectExtent l="0" t="0" r="3175" b="3175"/>
            <wp:wrapSquare wrapText="bothSides"/>
            <wp:docPr id="231134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10026" name="Picture 1836610026"/>
                    <pic:cNvPicPr/>
                  </pic:nvPicPr>
                  <pic:blipFill rotWithShape="1">
                    <a:blip r:embed="rId15" cstate="print">
                      <a:extLst>
                        <a:ext uri="{28A0092B-C50C-407E-A947-70E740481C1C}">
                          <a14:useLocalDpi xmlns:a14="http://schemas.microsoft.com/office/drawing/2010/main" val="0"/>
                        </a:ext>
                      </a:extLst>
                    </a:blip>
                    <a:srcRect l="80235" t="42087" r="758" b="37672"/>
                    <a:stretch/>
                  </pic:blipFill>
                  <pic:spPr bwMode="auto">
                    <a:xfrm>
                      <a:off x="0" y="0"/>
                      <a:ext cx="1597025" cy="847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4690">
        <w:rPr>
          <w:noProof/>
        </w:rPr>
        <w:drawing>
          <wp:anchor distT="0" distB="0" distL="114300" distR="114300" simplePos="0" relativeHeight="251658240" behindDoc="0" locked="0" layoutInCell="1" allowOverlap="1" wp14:anchorId="32101CF2" wp14:editId="4634B665">
            <wp:simplePos x="0" y="0"/>
            <wp:positionH relativeFrom="column">
              <wp:posOffset>-297815</wp:posOffset>
            </wp:positionH>
            <wp:positionV relativeFrom="paragraph">
              <wp:posOffset>187960</wp:posOffset>
            </wp:positionV>
            <wp:extent cx="6685280" cy="4152900"/>
            <wp:effectExtent l="0" t="0" r="0" b="0"/>
            <wp:wrapSquare wrapText="bothSides"/>
            <wp:docPr id="18366100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10026" name="Picture 1836610026"/>
                    <pic:cNvPicPr/>
                  </pic:nvPicPr>
                  <pic:blipFill rotWithShape="1">
                    <a:blip r:embed="rId16" cstate="print">
                      <a:extLst>
                        <a:ext uri="{28A0092B-C50C-407E-A947-70E740481C1C}">
                          <a14:useLocalDpi xmlns:a14="http://schemas.microsoft.com/office/drawing/2010/main" val="0"/>
                        </a:ext>
                      </a:extLst>
                    </a:blip>
                    <a:srcRect l="655" t="1" r="19787" b="865"/>
                    <a:stretch/>
                  </pic:blipFill>
                  <pic:spPr bwMode="auto">
                    <a:xfrm>
                      <a:off x="0" y="0"/>
                      <a:ext cx="6685280" cy="4152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B64608" w14:textId="76997760" w:rsidR="00AC65C6" w:rsidRDefault="00AC65C6" w:rsidP="00271271"/>
    <w:p w14:paraId="6611ECF3" w14:textId="77777777" w:rsidR="000E69F6" w:rsidRDefault="000E69F6" w:rsidP="00271271">
      <w:pPr>
        <w:rPr>
          <w:rFonts w:ascii="Arial" w:hAnsi="Arial" w:cs="Arial"/>
          <w:b/>
          <w:bCs/>
        </w:rPr>
      </w:pPr>
    </w:p>
    <w:p w14:paraId="4351230C" w14:textId="77777777" w:rsidR="000E69F6" w:rsidRDefault="000E69F6" w:rsidP="00271271">
      <w:pPr>
        <w:rPr>
          <w:rFonts w:ascii="Arial" w:hAnsi="Arial" w:cs="Arial"/>
          <w:b/>
          <w:bCs/>
        </w:rPr>
      </w:pPr>
    </w:p>
    <w:p w14:paraId="7B98F38E" w14:textId="77777777" w:rsidR="000E69F6" w:rsidRDefault="000E69F6" w:rsidP="00271271">
      <w:pPr>
        <w:rPr>
          <w:rFonts w:ascii="Arial" w:hAnsi="Arial" w:cs="Arial"/>
          <w:b/>
          <w:bCs/>
        </w:rPr>
      </w:pPr>
    </w:p>
    <w:p w14:paraId="527E17EB" w14:textId="77777777" w:rsidR="000E69F6" w:rsidRDefault="000E69F6" w:rsidP="00271271">
      <w:pPr>
        <w:rPr>
          <w:rFonts w:ascii="Arial" w:hAnsi="Arial" w:cs="Arial"/>
          <w:b/>
          <w:bCs/>
        </w:rPr>
      </w:pPr>
    </w:p>
    <w:p w14:paraId="2639A0B1" w14:textId="77777777" w:rsidR="000E69F6" w:rsidRDefault="000E69F6" w:rsidP="00271271">
      <w:pPr>
        <w:rPr>
          <w:rFonts w:ascii="Arial" w:hAnsi="Arial" w:cs="Arial"/>
          <w:b/>
          <w:bCs/>
        </w:rPr>
      </w:pPr>
    </w:p>
    <w:p w14:paraId="3CA0320A" w14:textId="77777777" w:rsidR="000E69F6" w:rsidRDefault="000E69F6" w:rsidP="00271271">
      <w:pPr>
        <w:rPr>
          <w:rFonts w:ascii="Arial" w:hAnsi="Arial" w:cs="Arial"/>
          <w:b/>
          <w:bCs/>
        </w:rPr>
      </w:pPr>
    </w:p>
    <w:p w14:paraId="3B3FC185" w14:textId="77777777" w:rsidR="000E69F6" w:rsidRDefault="000E69F6" w:rsidP="00271271">
      <w:pPr>
        <w:rPr>
          <w:rFonts w:ascii="Arial" w:hAnsi="Arial" w:cs="Arial"/>
          <w:b/>
          <w:bCs/>
        </w:rPr>
      </w:pPr>
    </w:p>
    <w:p w14:paraId="6939E112" w14:textId="77777777" w:rsidR="000E69F6" w:rsidRDefault="000E69F6" w:rsidP="00271271">
      <w:pPr>
        <w:rPr>
          <w:rFonts w:ascii="Arial" w:hAnsi="Arial" w:cs="Arial"/>
          <w:b/>
          <w:bCs/>
        </w:rPr>
      </w:pPr>
    </w:p>
    <w:p w14:paraId="7C284595" w14:textId="77777777" w:rsidR="000E69F6" w:rsidRDefault="000E69F6" w:rsidP="00271271">
      <w:pPr>
        <w:rPr>
          <w:rFonts w:ascii="Arial" w:hAnsi="Arial" w:cs="Arial"/>
          <w:b/>
          <w:bCs/>
        </w:rPr>
      </w:pPr>
    </w:p>
    <w:p w14:paraId="64559DE3" w14:textId="77777777"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DA86887"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12164C9B" w14:textId="77777777" w:rsidR="000E69F6" w:rsidRDefault="000E69F6" w:rsidP="00271271">
      <w:pPr>
        <w:rPr>
          <w:rFonts w:ascii="Arial" w:hAnsi="Arial" w:cs="Arial"/>
          <w:b/>
          <w:bCs/>
        </w:rPr>
      </w:pPr>
    </w:p>
    <w:p w14:paraId="2D848D58" w14:textId="77777777" w:rsidR="000E69F6" w:rsidRDefault="000E69F6" w:rsidP="00271271">
      <w:pPr>
        <w:rPr>
          <w:rFonts w:ascii="Arial" w:hAnsi="Arial" w:cs="Arial"/>
          <w:b/>
          <w:bCs/>
        </w:rPr>
      </w:pPr>
    </w:p>
    <w:p w14:paraId="1A1AB3CB" w14:textId="77777777" w:rsidR="000E69F6" w:rsidRDefault="000E69F6" w:rsidP="00271271">
      <w:pPr>
        <w:rPr>
          <w:rFonts w:ascii="Arial" w:hAnsi="Arial" w:cs="Arial"/>
          <w:b/>
          <w:bCs/>
        </w:rPr>
      </w:pPr>
    </w:p>
    <w:p w14:paraId="226BAAE6" w14:textId="77777777" w:rsidR="000E69F6" w:rsidRDefault="000E69F6" w:rsidP="00271271">
      <w:pPr>
        <w:rPr>
          <w:rFonts w:ascii="Arial" w:hAnsi="Arial" w:cs="Arial"/>
          <w:b/>
          <w:bCs/>
        </w:rPr>
      </w:pPr>
    </w:p>
    <w:p w14:paraId="570441E7" w14:textId="77777777" w:rsidR="000E69F6" w:rsidRDefault="000E69F6" w:rsidP="00271271">
      <w:pPr>
        <w:rPr>
          <w:rFonts w:ascii="Arial" w:hAnsi="Arial" w:cs="Arial"/>
          <w:b/>
          <w:bCs/>
        </w:rPr>
      </w:pPr>
    </w:p>
    <w:p w14:paraId="7C662825" w14:textId="77777777" w:rsidR="000E69F6" w:rsidRDefault="000E69F6" w:rsidP="00271271">
      <w:pPr>
        <w:rPr>
          <w:rFonts w:ascii="Arial" w:hAnsi="Arial" w:cs="Arial"/>
          <w:b/>
          <w:bCs/>
        </w:rPr>
      </w:pPr>
    </w:p>
    <w:p w14:paraId="391E50EB" w14:textId="40545431" w:rsidR="00152553" w:rsidRPr="00C84690" w:rsidRDefault="003C6490" w:rsidP="00271271">
      <w:pPr>
        <w:rPr>
          <w:rFonts w:ascii="Arial" w:hAnsi="Arial" w:cs="Arial"/>
          <w:b/>
          <w:bCs/>
        </w:rPr>
      </w:pPr>
      <w:r>
        <w:rPr>
          <w:b/>
          <w:bCs/>
          <w:noProof/>
        </w:rPr>
        <w:lastRenderedPageBreak/>
        <w:drawing>
          <wp:anchor distT="0" distB="0" distL="114300" distR="114300" simplePos="0" relativeHeight="251661312" behindDoc="0" locked="0" layoutInCell="1" allowOverlap="1" wp14:anchorId="79F3331E" wp14:editId="3C477ED1">
            <wp:simplePos x="0" y="0"/>
            <wp:positionH relativeFrom="column">
              <wp:posOffset>-573030</wp:posOffset>
            </wp:positionH>
            <wp:positionV relativeFrom="paragraph">
              <wp:posOffset>351790</wp:posOffset>
            </wp:positionV>
            <wp:extent cx="7431919" cy="6521985"/>
            <wp:effectExtent l="0" t="0" r="0" b="6350"/>
            <wp:wrapSquare wrapText="bothSides"/>
            <wp:docPr id="8173973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97305" name="Picture 81739730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431919" cy="6521985"/>
                    </a:xfrm>
                    <a:prstGeom prst="rect">
                      <a:avLst/>
                    </a:prstGeom>
                  </pic:spPr>
                </pic:pic>
              </a:graphicData>
            </a:graphic>
            <wp14:sizeRelH relativeFrom="page">
              <wp14:pctWidth>0</wp14:pctWidth>
            </wp14:sizeRelH>
            <wp14:sizeRelV relativeFrom="page">
              <wp14:pctHeight>0</wp14:pctHeight>
            </wp14:sizeRelV>
          </wp:anchor>
        </w:drawing>
      </w:r>
      <w:r w:rsidR="00D906AC" w:rsidRPr="00C84690">
        <w:rPr>
          <w:rFonts w:ascii="Arial" w:hAnsi="Arial" w:cs="Arial"/>
          <w:b/>
          <w:bCs/>
        </w:rPr>
        <w:t>Figure 3:</w:t>
      </w:r>
    </w:p>
    <w:p w14:paraId="6DA4AB7C" w14:textId="36C86195" w:rsidR="00D906AC" w:rsidRDefault="00D906AC" w:rsidP="00271271">
      <w:pPr>
        <w:rPr>
          <w:b/>
          <w:bCs/>
        </w:rPr>
      </w:pPr>
    </w:p>
    <w:p w14:paraId="124F4F7E" w14:textId="77777777" w:rsidR="003C6490" w:rsidRDefault="003C6490" w:rsidP="00271271">
      <w:pPr>
        <w:rPr>
          <w:b/>
          <w:bCs/>
        </w:rPr>
      </w:pPr>
    </w:p>
    <w:p w14:paraId="2A670C75" w14:textId="77777777" w:rsidR="003C6490" w:rsidRDefault="003C6490" w:rsidP="00271271">
      <w:pPr>
        <w:rPr>
          <w:b/>
          <w:bCs/>
        </w:rPr>
      </w:pP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148633D" w14:textId="48512F64" w:rsidR="00D906AC" w:rsidRPr="00D906AC" w:rsidRDefault="00D906AC" w:rsidP="00271271">
      <w:pPr>
        <w:rPr>
          <w:b/>
          <w:bCs/>
        </w:rPr>
      </w:pPr>
    </w:p>
    <w:sectPr w:rsidR="00D906AC" w:rsidRPr="00D906A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1D1FE3" w14:textId="77777777" w:rsidR="00A63D2F" w:rsidRDefault="00A63D2F" w:rsidP="00E95A23">
      <w:r>
        <w:separator/>
      </w:r>
    </w:p>
  </w:endnote>
  <w:endnote w:type="continuationSeparator" w:id="0">
    <w:p w14:paraId="6743C579" w14:textId="77777777" w:rsidR="00A63D2F" w:rsidRDefault="00A63D2F" w:rsidP="00E95A23">
      <w:r>
        <w:continuationSeparator/>
      </w:r>
    </w:p>
  </w:endnote>
  <w:endnote w:id="1">
    <w:p w14:paraId="6C30BC08"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Pr="0055169C">
        <w:rPr>
          <w:lang w:val="en-US"/>
        </w:rPr>
        <w:t>Climate Central, “Weather-Related Power Outages Rising” (Climate Central, April 24, 2024), https://www.climatecentral.org/climate-matters/weather-related-power-outages-rising.</w:t>
      </w:r>
      <w:r>
        <w:fldChar w:fldCharType="end"/>
      </w:r>
    </w:p>
  </w:endnote>
  <w:endnote w:id="2">
    <w:p w14:paraId="24AA6257"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378B5895"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77D20FB6"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50B1B32D"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4C339B24"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2D38D17"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38D8A377"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6A03ECA9"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proofErr w:type="spellStart"/>
      <w:r w:rsidRPr="00597D60">
        <w:rPr>
          <w:lang w:val="en-US"/>
        </w:rPr>
        <w:t>Marriele</w:t>
      </w:r>
      <w:proofErr w:type="spellEnd"/>
      <w:r w:rsidRPr="00597D60">
        <w:rPr>
          <w:lang w:val="en-US"/>
        </w:rPr>
        <w:t xml:space="preserv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39B06D5"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D61E162"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2">
    <w:p w14:paraId="0F105BCC"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3">
    <w:p w14:paraId="019E69DE" w14:textId="77777777" w:rsidR="004A5C6E" w:rsidRDefault="004A5C6E" w:rsidP="004A5C6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w:t>
      </w:r>
      <w:proofErr w:type="spellStart"/>
      <w:r w:rsidRPr="00EC1EFE">
        <w:rPr>
          <w:lang w:val="en-US"/>
        </w:rPr>
        <w:t>Dominianni</w:t>
      </w:r>
      <w:proofErr w:type="spellEnd"/>
      <w:r w:rsidRPr="00EC1EFE">
        <w:rPr>
          <w:lang w:val="en-US"/>
        </w:rPr>
        <w:t xml:space="preserve">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4A2780" w14:textId="77777777" w:rsidR="00A63D2F" w:rsidRDefault="00A63D2F" w:rsidP="00E95A23">
      <w:r>
        <w:separator/>
      </w:r>
    </w:p>
  </w:footnote>
  <w:footnote w:type="continuationSeparator" w:id="0">
    <w:p w14:paraId="4F93B873" w14:textId="77777777" w:rsidR="00A63D2F" w:rsidRDefault="00A63D2F"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300C"/>
    <w:rsid w:val="00003092"/>
    <w:rsid w:val="000030A5"/>
    <w:rsid w:val="000031A3"/>
    <w:rsid w:val="000039AC"/>
    <w:rsid w:val="000045A3"/>
    <w:rsid w:val="00004E1B"/>
    <w:rsid w:val="0000570D"/>
    <w:rsid w:val="000102E3"/>
    <w:rsid w:val="000119A9"/>
    <w:rsid w:val="000138F3"/>
    <w:rsid w:val="00013E71"/>
    <w:rsid w:val="0001425C"/>
    <w:rsid w:val="00016BC8"/>
    <w:rsid w:val="00017818"/>
    <w:rsid w:val="000202A9"/>
    <w:rsid w:val="000208B3"/>
    <w:rsid w:val="00020DB6"/>
    <w:rsid w:val="00020E52"/>
    <w:rsid w:val="00020FD3"/>
    <w:rsid w:val="000218EC"/>
    <w:rsid w:val="00023323"/>
    <w:rsid w:val="00023BB3"/>
    <w:rsid w:val="00024726"/>
    <w:rsid w:val="000248DF"/>
    <w:rsid w:val="000249A4"/>
    <w:rsid w:val="00024FE7"/>
    <w:rsid w:val="0002625E"/>
    <w:rsid w:val="0002644C"/>
    <w:rsid w:val="00026965"/>
    <w:rsid w:val="00027637"/>
    <w:rsid w:val="00027F01"/>
    <w:rsid w:val="00031220"/>
    <w:rsid w:val="000314EC"/>
    <w:rsid w:val="00032C01"/>
    <w:rsid w:val="00032E8A"/>
    <w:rsid w:val="000343A6"/>
    <w:rsid w:val="00034CEC"/>
    <w:rsid w:val="00035D24"/>
    <w:rsid w:val="00036275"/>
    <w:rsid w:val="00040545"/>
    <w:rsid w:val="000412DB"/>
    <w:rsid w:val="00042086"/>
    <w:rsid w:val="0004370E"/>
    <w:rsid w:val="00050312"/>
    <w:rsid w:val="00051BF3"/>
    <w:rsid w:val="000531AD"/>
    <w:rsid w:val="000532B5"/>
    <w:rsid w:val="00053963"/>
    <w:rsid w:val="00055164"/>
    <w:rsid w:val="00055B5A"/>
    <w:rsid w:val="00055DDB"/>
    <w:rsid w:val="000571BA"/>
    <w:rsid w:val="00057927"/>
    <w:rsid w:val="00060EE2"/>
    <w:rsid w:val="000626EB"/>
    <w:rsid w:val="00062F6A"/>
    <w:rsid w:val="00063166"/>
    <w:rsid w:val="00063D9B"/>
    <w:rsid w:val="00064875"/>
    <w:rsid w:val="00064C19"/>
    <w:rsid w:val="00064FE6"/>
    <w:rsid w:val="00065369"/>
    <w:rsid w:val="00066968"/>
    <w:rsid w:val="00067885"/>
    <w:rsid w:val="00067C45"/>
    <w:rsid w:val="00071AF2"/>
    <w:rsid w:val="0007229D"/>
    <w:rsid w:val="0007286C"/>
    <w:rsid w:val="00072AB8"/>
    <w:rsid w:val="00073696"/>
    <w:rsid w:val="000737A7"/>
    <w:rsid w:val="000746CF"/>
    <w:rsid w:val="0007716E"/>
    <w:rsid w:val="000772EB"/>
    <w:rsid w:val="00080129"/>
    <w:rsid w:val="00080AAC"/>
    <w:rsid w:val="00081084"/>
    <w:rsid w:val="0008126C"/>
    <w:rsid w:val="0008211B"/>
    <w:rsid w:val="000822A1"/>
    <w:rsid w:val="000824EC"/>
    <w:rsid w:val="000830FA"/>
    <w:rsid w:val="0008357B"/>
    <w:rsid w:val="0008592A"/>
    <w:rsid w:val="00085F4E"/>
    <w:rsid w:val="0008653F"/>
    <w:rsid w:val="000867AC"/>
    <w:rsid w:val="000870DC"/>
    <w:rsid w:val="00087798"/>
    <w:rsid w:val="00090379"/>
    <w:rsid w:val="00090829"/>
    <w:rsid w:val="00090DF7"/>
    <w:rsid w:val="00092331"/>
    <w:rsid w:val="000926CF"/>
    <w:rsid w:val="0009394B"/>
    <w:rsid w:val="00094361"/>
    <w:rsid w:val="00094548"/>
    <w:rsid w:val="00095CD8"/>
    <w:rsid w:val="0009699F"/>
    <w:rsid w:val="00097649"/>
    <w:rsid w:val="00097D5B"/>
    <w:rsid w:val="000A0057"/>
    <w:rsid w:val="000A066F"/>
    <w:rsid w:val="000A0EEE"/>
    <w:rsid w:val="000A1AA9"/>
    <w:rsid w:val="000A1E6C"/>
    <w:rsid w:val="000A2C14"/>
    <w:rsid w:val="000A4CAC"/>
    <w:rsid w:val="000A57C3"/>
    <w:rsid w:val="000A75FF"/>
    <w:rsid w:val="000B05C4"/>
    <w:rsid w:val="000B0810"/>
    <w:rsid w:val="000B1432"/>
    <w:rsid w:val="000B292A"/>
    <w:rsid w:val="000B33A9"/>
    <w:rsid w:val="000B4E96"/>
    <w:rsid w:val="000B5B3C"/>
    <w:rsid w:val="000B6B95"/>
    <w:rsid w:val="000C0E4D"/>
    <w:rsid w:val="000C1FAB"/>
    <w:rsid w:val="000C37A8"/>
    <w:rsid w:val="000C38E3"/>
    <w:rsid w:val="000C3EBC"/>
    <w:rsid w:val="000C4798"/>
    <w:rsid w:val="000C6403"/>
    <w:rsid w:val="000C64E1"/>
    <w:rsid w:val="000C692E"/>
    <w:rsid w:val="000C69F6"/>
    <w:rsid w:val="000D01CF"/>
    <w:rsid w:val="000D1177"/>
    <w:rsid w:val="000D148B"/>
    <w:rsid w:val="000D4253"/>
    <w:rsid w:val="000D4D3F"/>
    <w:rsid w:val="000D649C"/>
    <w:rsid w:val="000E1CAF"/>
    <w:rsid w:val="000E1CED"/>
    <w:rsid w:val="000E232F"/>
    <w:rsid w:val="000E35B5"/>
    <w:rsid w:val="000E3BD6"/>
    <w:rsid w:val="000E3F89"/>
    <w:rsid w:val="000E4117"/>
    <w:rsid w:val="000E69F6"/>
    <w:rsid w:val="000E6C21"/>
    <w:rsid w:val="000E6F8D"/>
    <w:rsid w:val="000F0246"/>
    <w:rsid w:val="000F16AE"/>
    <w:rsid w:val="000F1A97"/>
    <w:rsid w:val="000F2E86"/>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5A59"/>
    <w:rsid w:val="001072A9"/>
    <w:rsid w:val="00107AC3"/>
    <w:rsid w:val="00107B4A"/>
    <w:rsid w:val="00110F54"/>
    <w:rsid w:val="001111D8"/>
    <w:rsid w:val="00112899"/>
    <w:rsid w:val="00112CE1"/>
    <w:rsid w:val="00114C5D"/>
    <w:rsid w:val="00116B57"/>
    <w:rsid w:val="001204C0"/>
    <w:rsid w:val="00120AD3"/>
    <w:rsid w:val="001210F1"/>
    <w:rsid w:val="0012166A"/>
    <w:rsid w:val="00121809"/>
    <w:rsid w:val="001234F3"/>
    <w:rsid w:val="00123883"/>
    <w:rsid w:val="00124205"/>
    <w:rsid w:val="001256DB"/>
    <w:rsid w:val="00125EDA"/>
    <w:rsid w:val="0012692B"/>
    <w:rsid w:val="00126B42"/>
    <w:rsid w:val="001275F5"/>
    <w:rsid w:val="00131138"/>
    <w:rsid w:val="00131152"/>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672"/>
    <w:rsid w:val="00145C85"/>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253B"/>
    <w:rsid w:val="00162EF9"/>
    <w:rsid w:val="00163855"/>
    <w:rsid w:val="00164403"/>
    <w:rsid w:val="00166516"/>
    <w:rsid w:val="00166E0B"/>
    <w:rsid w:val="00167274"/>
    <w:rsid w:val="00167594"/>
    <w:rsid w:val="00172EB8"/>
    <w:rsid w:val="00172F13"/>
    <w:rsid w:val="00173204"/>
    <w:rsid w:val="00173727"/>
    <w:rsid w:val="00174F4B"/>
    <w:rsid w:val="0017548B"/>
    <w:rsid w:val="001762D7"/>
    <w:rsid w:val="00176562"/>
    <w:rsid w:val="00176AC9"/>
    <w:rsid w:val="00177B0C"/>
    <w:rsid w:val="00177B77"/>
    <w:rsid w:val="001805D5"/>
    <w:rsid w:val="001809FD"/>
    <w:rsid w:val="00183892"/>
    <w:rsid w:val="001838DC"/>
    <w:rsid w:val="00184631"/>
    <w:rsid w:val="0018485C"/>
    <w:rsid w:val="0018568F"/>
    <w:rsid w:val="001867A2"/>
    <w:rsid w:val="00186970"/>
    <w:rsid w:val="00187C44"/>
    <w:rsid w:val="00190EB1"/>
    <w:rsid w:val="00190FD0"/>
    <w:rsid w:val="00191229"/>
    <w:rsid w:val="001918D8"/>
    <w:rsid w:val="0019216C"/>
    <w:rsid w:val="001921D0"/>
    <w:rsid w:val="00193A7C"/>
    <w:rsid w:val="00194261"/>
    <w:rsid w:val="0019472A"/>
    <w:rsid w:val="00194987"/>
    <w:rsid w:val="001956D5"/>
    <w:rsid w:val="00196949"/>
    <w:rsid w:val="001A0429"/>
    <w:rsid w:val="001A1B11"/>
    <w:rsid w:val="001A296F"/>
    <w:rsid w:val="001A3E21"/>
    <w:rsid w:val="001A47BE"/>
    <w:rsid w:val="001A5E3E"/>
    <w:rsid w:val="001A70BE"/>
    <w:rsid w:val="001A77F3"/>
    <w:rsid w:val="001A7861"/>
    <w:rsid w:val="001B068B"/>
    <w:rsid w:val="001B0A04"/>
    <w:rsid w:val="001B0D17"/>
    <w:rsid w:val="001B1EA6"/>
    <w:rsid w:val="001B2F26"/>
    <w:rsid w:val="001B316D"/>
    <w:rsid w:val="001B329A"/>
    <w:rsid w:val="001B34DD"/>
    <w:rsid w:val="001B597C"/>
    <w:rsid w:val="001B5CFA"/>
    <w:rsid w:val="001B5E5F"/>
    <w:rsid w:val="001B65B2"/>
    <w:rsid w:val="001B7318"/>
    <w:rsid w:val="001B7904"/>
    <w:rsid w:val="001B7C8A"/>
    <w:rsid w:val="001C08E6"/>
    <w:rsid w:val="001C2617"/>
    <w:rsid w:val="001C374C"/>
    <w:rsid w:val="001C391C"/>
    <w:rsid w:val="001C4072"/>
    <w:rsid w:val="001C4869"/>
    <w:rsid w:val="001C4C2F"/>
    <w:rsid w:val="001C5A37"/>
    <w:rsid w:val="001C5DC0"/>
    <w:rsid w:val="001C642B"/>
    <w:rsid w:val="001C65DD"/>
    <w:rsid w:val="001C6B07"/>
    <w:rsid w:val="001D4833"/>
    <w:rsid w:val="001D48EC"/>
    <w:rsid w:val="001D58F4"/>
    <w:rsid w:val="001D7338"/>
    <w:rsid w:val="001E09D2"/>
    <w:rsid w:val="001E0A88"/>
    <w:rsid w:val="001E107D"/>
    <w:rsid w:val="001E1335"/>
    <w:rsid w:val="001E1920"/>
    <w:rsid w:val="001E1A86"/>
    <w:rsid w:val="001E1BFD"/>
    <w:rsid w:val="001E296C"/>
    <w:rsid w:val="001E2CFE"/>
    <w:rsid w:val="001E3EC4"/>
    <w:rsid w:val="001E4B50"/>
    <w:rsid w:val="001E5049"/>
    <w:rsid w:val="001E55A5"/>
    <w:rsid w:val="001E5E7E"/>
    <w:rsid w:val="001E6100"/>
    <w:rsid w:val="001E61AA"/>
    <w:rsid w:val="001E79D0"/>
    <w:rsid w:val="001E7B58"/>
    <w:rsid w:val="001E7C62"/>
    <w:rsid w:val="001F1C0A"/>
    <w:rsid w:val="001F26FC"/>
    <w:rsid w:val="001F35EB"/>
    <w:rsid w:val="001F3D9F"/>
    <w:rsid w:val="001F433B"/>
    <w:rsid w:val="001F45A6"/>
    <w:rsid w:val="001F6AD2"/>
    <w:rsid w:val="001F70EE"/>
    <w:rsid w:val="001F7ECE"/>
    <w:rsid w:val="002005C1"/>
    <w:rsid w:val="00200879"/>
    <w:rsid w:val="00201BED"/>
    <w:rsid w:val="0020336C"/>
    <w:rsid w:val="00203B12"/>
    <w:rsid w:val="002041ED"/>
    <w:rsid w:val="00205B1A"/>
    <w:rsid w:val="00206E78"/>
    <w:rsid w:val="0020723E"/>
    <w:rsid w:val="00212780"/>
    <w:rsid w:val="002134AD"/>
    <w:rsid w:val="00213657"/>
    <w:rsid w:val="00213835"/>
    <w:rsid w:val="00213C45"/>
    <w:rsid w:val="00217124"/>
    <w:rsid w:val="00217337"/>
    <w:rsid w:val="00217B79"/>
    <w:rsid w:val="0022075E"/>
    <w:rsid w:val="0022088F"/>
    <w:rsid w:val="002211C4"/>
    <w:rsid w:val="002211D1"/>
    <w:rsid w:val="00221236"/>
    <w:rsid w:val="002220FB"/>
    <w:rsid w:val="0022236B"/>
    <w:rsid w:val="00222D29"/>
    <w:rsid w:val="002230CE"/>
    <w:rsid w:val="002234B3"/>
    <w:rsid w:val="00223AE1"/>
    <w:rsid w:val="00223D48"/>
    <w:rsid w:val="00224FC2"/>
    <w:rsid w:val="0022657B"/>
    <w:rsid w:val="00226642"/>
    <w:rsid w:val="00230113"/>
    <w:rsid w:val="002301F0"/>
    <w:rsid w:val="00230E9B"/>
    <w:rsid w:val="00231112"/>
    <w:rsid w:val="00231841"/>
    <w:rsid w:val="00232A2A"/>
    <w:rsid w:val="00232B59"/>
    <w:rsid w:val="00233000"/>
    <w:rsid w:val="00233234"/>
    <w:rsid w:val="002335D6"/>
    <w:rsid w:val="00233774"/>
    <w:rsid w:val="00233E0E"/>
    <w:rsid w:val="00233FDF"/>
    <w:rsid w:val="002351C7"/>
    <w:rsid w:val="00236642"/>
    <w:rsid w:val="0023683A"/>
    <w:rsid w:val="00237F14"/>
    <w:rsid w:val="00237F66"/>
    <w:rsid w:val="00237F91"/>
    <w:rsid w:val="002404C3"/>
    <w:rsid w:val="002414A1"/>
    <w:rsid w:val="002428D1"/>
    <w:rsid w:val="0024355E"/>
    <w:rsid w:val="0024411A"/>
    <w:rsid w:val="00244B2E"/>
    <w:rsid w:val="00247A97"/>
    <w:rsid w:val="002504D7"/>
    <w:rsid w:val="002505DD"/>
    <w:rsid w:val="0025144B"/>
    <w:rsid w:val="00253B31"/>
    <w:rsid w:val="00254354"/>
    <w:rsid w:val="00255A45"/>
    <w:rsid w:val="00257DE8"/>
    <w:rsid w:val="002607C3"/>
    <w:rsid w:val="00260AE7"/>
    <w:rsid w:val="00260BAF"/>
    <w:rsid w:val="00260E47"/>
    <w:rsid w:val="0026145C"/>
    <w:rsid w:val="002626E4"/>
    <w:rsid w:val="0026277A"/>
    <w:rsid w:val="002633AA"/>
    <w:rsid w:val="00265835"/>
    <w:rsid w:val="002659A1"/>
    <w:rsid w:val="00265F41"/>
    <w:rsid w:val="00267DE0"/>
    <w:rsid w:val="00271271"/>
    <w:rsid w:val="00271A39"/>
    <w:rsid w:val="00271DF6"/>
    <w:rsid w:val="00271EA9"/>
    <w:rsid w:val="00273C52"/>
    <w:rsid w:val="00273F8B"/>
    <w:rsid w:val="002743CB"/>
    <w:rsid w:val="00274592"/>
    <w:rsid w:val="00275011"/>
    <w:rsid w:val="0027558D"/>
    <w:rsid w:val="0027639D"/>
    <w:rsid w:val="0027715F"/>
    <w:rsid w:val="002772BB"/>
    <w:rsid w:val="00280957"/>
    <w:rsid w:val="00281AC2"/>
    <w:rsid w:val="00282188"/>
    <w:rsid w:val="00282BFA"/>
    <w:rsid w:val="00283258"/>
    <w:rsid w:val="002832DD"/>
    <w:rsid w:val="002836A9"/>
    <w:rsid w:val="00284281"/>
    <w:rsid w:val="00284A6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DD0"/>
    <w:rsid w:val="002A6CEB"/>
    <w:rsid w:val="002A71F7"/>
    <w:rsid w:val="002A7564"/>
    <w:rsid w:val="002B033E"/>
    <w:rsid w:val="002B1933"/>
    <w:rsid w:val="002B2ABC"/>
    <w:rsid w:val="002B3423"/>
    <w:rsid w:val="002B3DEE"/>
    <w:rsid w:val="002B40FD"/>
    <w:rsid w:val="002B4D8B"/>
    <w:rsid w:val="002B52BF"/>
    <w:rsid w:val="002B5882"/>
    <w:rsid w:val="002B6077"/>
    <w:rsid w:val="002B7B5D"/>
    <w:rsid w:val="002C0174"/>
    <w:rsid w:val="002C0354"/>
    <w:rsid w:val="002C0A6E"/>
    <w:rsid w:val="002C2B38"/>
    <w:rsid w:val="002C2DBE"/>
    <w:rsid w:val="002C4413"/>
    <w:rsid w:val="002C54B2"/>
    <w:rsid w:val="002C6AAF"/>
    <w:rsid w:val="002C6D70"/>
    <w:rsid w:val="002C7374"/>
    <w:rsid w:val="002C7633"/>
    <w:rsid w:val="002C7F37"/>
    <w:rsid w:val="002D0EBD"/>
    <w:rsid w:val="002D1225"/>
    <w:rsid w:val="002D12F6"/>
    <w:rsid w:val="002D1E5A"/>
    <w:rsid w:val="002D3A38"/>
    <w:rsid w:val="002D6E02"/>
    <w:rsid w:val="002D79E3"/>
    <w:rsid w:val="002E1027"/>
    <w:rsid w:val="002E2A49"/>
    <w:rsid w:val="002E3D23"/>
    <w:rsid w:val="002E4E2C"/>
    <w:rsid w:val="002E5699"/>
    <w:rsid w:val="002E5BE5"/>
    <w:rsid w:val="002E76D1"/>
    <w:rsid w:val="002E7B6E"/>
    <w:rsid w:val="002F028C"/>
    <w:rsid w:val="002F199A"/>
    <w:rsid w:val="002F2036"/>
    <w:rsid w:val="002F2331"/>
    <w:rsid w:val="002F284B"/>
    <w:rsid w:val="002F3384"/>
    <w:rsid w:val="002F376B"/>
    <w:rsid w:val="002F5D96"/>
    <w:rsid w:val="002F5FD7"/>
    <w:rsid w:val="002F63C2"/>
    <w:rsid w:val="00300727"/>
    <w:rsid w:val="003009C7"/>
    <w:rsid w:val="003020D2"/>
    <w:rsid w:val="00302A48"/>
    <w:rsid w:val="00302FCF"/>
    <w:rsid w:val="003030B7"/>
    <w:rsid w:val="0030319C"/>
    <w:rsid w:val="0030362F"/>
    <w:rsid w:val="00303737"/>
    <w:rsid w:val="00304417"/>
    <w:rsid w:val="00304747"/>
    <w:rsid w:val="003070F1"/>
    <w:rsid w:val="0030757A"/>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304D9"/>
    <w:rsid w:val="003310FF"/>
    <w:rsid w:val="00331609"/>
    <w:rsid w:val="003328FC"/>
    <w:rsid w:val="00333ACC"/>
    <w:rsid w:val="00333E0C"/>
    <w:rsid w:val="00334D16"/>
    <w:rsid w:val="003352AF"/>
    <w:rsid w:val="00335D11"/>
    <w:rsid w:val="003361A5"/>
    <w:rsid w:val="00337314"/>
    <w:rsid w:val="00337EA5"/>
    <w:rsid w:val="003407CB"/>
    <w:rsid w:val="00342BBB"/>
    <w:rsid w:val="003431D3"/>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A83"/>
    <w:rsid w:val="00356E66"/>
    <w:rsid w:val="00357A14"/>
    <w:rsid w:val="00357FB6"/>
    <w:rsid w:val="00360C88"/>
    <w:rsid w:val="0036233F"/>
    <w:rsid w:val="00366594"/>
    <w:rsid w:val="003669D0"/>
    <w:rsid w:val="0036758D"/>
    <w:rsid w:val="00367FC7"/>
    <w:rsid w:val="003707ED"/>
    <w:rsid w:val="0037241A"/>
    <w:rsid w:val="00372517"/>
    <w:rsid w:val="00372E47"/>
    <w:rsid w:val="00374695"/>
    <w:rsid w:val="00375BE4"/>
    <w:rsid w:val="00380659"/>
    <w:rsid w:val="003814B7"/>
    <w:rsid w:val="003824C6"/>
    <w:rsid w:val="0038352D"/>
    <w:rsid w:val="00383671"/>
    <w:rsid w:val="00384427"/>
    <w:rsid w:val="00387077"/>
    <w:rsid w:val="00387C11"/>
    <w:rsid w:val="00387CF0"/>
    <w:rsid w:val="00387D75"/>
    <w:rsid w:val="0039074D"/>
    <w:rsid w:val="00390EDF"/>
    <w:rsid w:val="003911A3"/>
    <w:rsid w:val="00391E18"/>
    <w:rsid w:val="00391EA6"/>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8FE"/>
    <w:rsid w:val="003A2F50"/>
    <w:rsid w:val="003A384C"/>
    <w:rsid w:val="003A3C0C"/>
    <w:rsid w:val="003A415F"/>
    <w:rsid w:val="003A4478"/>
    <w:rsid w:val="003A453C"/>
    <w:rsid w:val="003A466A"/>
    <w:rsid w:val="003A79EB"/>
    <w:rsid w:val="003B023C"/>
    <w:rsid w:val="003B0F60"/>
    <w:rsid w:val="003B212B"/>
    <w:rsid w:val="003B212C"/>
    <w:rsid w:val="003B24AB"/>
    <w:rsid w:val="003B3989"/>
    <w:rsid w:val="003B3CBF"/>
    <w:rsid w:val="003B5A61"/>
    <w:rsid w:val="003C051C"/>
    <w:rsid w:val="003C0866"/>
    <w:rsid w:val="003C094C"/>
    <w:rsid w:val="003C1206"/>
    <w:rsid w:val="003C2ECE"/>
    <w:rsid w:val="003C3314"/>
    <w:rsid w:val="003C3D91"/>
    <w:rsid w:val="003C5104"/>
    <w:rsid w:val="003C549D"/>
    <w:rsid w:val="003C559E"/>
    <w:rsid w:val="003C5CFD"/>
    <w:rsid w:val="003C6293"/>
    <w:rsid w:val="003C6490"/>
    <w:rsid w:val="003C695C"/>
    <w:rsid w:val="003C7A06"/>
    <w:rsid w:val="003C7B4E"/>
    <w:rsid w:val="003D01E0"/>
    <w:rsid w:val="003D025B"/>
    <w:rsid w:val="003D151B"/>
    <w:rsid w:val="003D1966"/>
    <w:rsid w:val="003D2524"/>
    <w:rsid w:val="003D25F0"/>
    <w:rsid w:val="003D27B3"/>
    <w:rsid w:val="003D2D9E"/>
    <w:rsid w:val="003D3C59"/>
    <w:rsid w:val="003D439A"/>
    <w:rsid w:val="003D52C6"/>
    <w:rsid w:val="003D5721"/>
    <w:rsid w:val="003D58AA"/>
    <w:rsid w:val="003D5F80"/>
    <w:rsid w:val="003D60D7"/>
    <w:rsid w:val="003D6935"/>
    <w:rsid w:val="003D7432"/>
    <w:rsid w:val="003D7ADF"/>
    <w:rsid w:val="003E0519"/>
    <w:rsid w:val="003E095A"/>
    <w:rsid w:val="003E144D"/>
    <w:rsid w:val="003E535E"/>
    <w:rsid w:val="003E569E"/>
    <w:rsid w:val="003E56C5"/>
    <w:rsid w:val="003E592C"/>
    <w:rsid w:val="003E62D8"/>
    <w:rsid w:val="003E6304"/>
    <w:rsid w:val="003E63CC"/>
    <w:rsid w:val="003E67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212A"/>
    <w:rsid w:val="00403189"/>
    <w:rsid w:val="00403908"/>
    <w:rsid w:val="00403AFC"/>
    <w:rsid w:val="00404F0B"/>
    <w:rsid w:val="00405390"/>
    <w:rsid w:val="004053A1"/>
    <w:rsid w:val="004057BC"/>
    <w:rsid w:val="004065B9"/>
    <w:rsid w:val="00407BA9"/>
    <w:rsid w:val="00407C8C"/>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957"/>
    <w:rsid w:val="0042222F"/>
    <w:rsid w:val="0042372A"/>
    <w:rsid w:val="00423DDC"/>
    <w:rsid w:val="00424BA2"/>
    <w:rsid w:val="00425DD8"/>
    <w:rsid w:val="004266F3"/>
    <w:rsid w:val="004277F6"/>
    <w:rsid w:val="00427B7C"/>
    <w:rsid w:val="00430D97"/>
    <w:rsid w:val="00431551"/>
    <w:rsid w:val="004320D7"/>
    <w:rsid w:val="004327C2"/>
    <w:rsid w:val="0043301E"/>
    <w:rsid w:val="00434259"/>
    <w:rsid w:val="004358A9"/>
    <w:rsid w:val="004360E6"/>
    <w:rsid w:val="004368B4"/>
    <w:rsid w:val="004409CC"/>
    <w:rsid w:val="00441FBF"/>
    <w:rsid w:val="004420D4"/>
    <w:rsid w:val="00443AF7"/>
    <w:rsid w:val="0044407B"/>
    <w:rsid w:val="0044463D"/>
    <w:rsid w:val="00445162"/>
    <w:rsid w:val="0044583C"/>
    <w:rsid w:val="004459A0"/>
    <w:rsid w:val="00445A77"/>
    <w:rsid w:val="00445E3B"/>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328"/>
    <w:rsid w:val="004609D7"/>
    <w:rsid w:val="00460B31"/>
    <w:rsid w:val="004612DC"/>
    <w:rsid w:val="00463D88"/>
    <w:rsid w:val="0046420C"/>
    <w:rsid w:val="00464AF5"/>
    <w:rsid w:val="00464CFE"/>
    <w:rsid w:val="00466383"/>
    <w:rsid w:val="0046651F"/>
    <w:rsid w:val="00466EF0"/>
    <w:rsid w:val="00467FB0"/>
    <w:rsid w:val="004720BB"/>
    <w:rsid w:val="00472FDD"/>
    <w:rsid w:val="00473048"/>
    <w:rsid w:val="00473596"/>
    <w:rsid w:val="004736A1"/>
    <w:rsid w:val="004740E9"/>
    <w:rsid w:val="004747B0"/>
    <w:rsid w:val="004754BF"/>
    <w:rsid w:val="00475C4C"/>
    <w:rsid w:val="00475F1D"/>
    <w:rsid w:val="0047629F"/>
    <w:rsid w:val="00476EE1"/>
    <w:rsid w:val="0048018B"/>
    <w:rsid w:val="00480937"/>
    <w:rsid w:val="00480E90"/>
    <w:rsid w:val="0048177C"/>
    <w:rsid w:val="004829AA"/>
    <w:rsid w:val="00484383"/>
    <w:rsid w:val="00485754"/>
    <w:rsid w:val="00485FFB"/>
    <w:rsid w:val="00486116"/>
    <w:rsid w:val="004868DC"/>
    <w:rsid w:val="00486AB7"/>
    <w:rsid w:val="00487032"/>
    <w:rsid w:val="00487228"/>
    <w:rsid w:val="004913F2"/>
    <w:rsid w:val="0049169F"/>
    <w:rsid w:val="00491B8C"/>
    <w:rsid w:val="00491E9E"/>
    <w:rsid w:val="00492527"/>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482"/>
    <w:rsid w:val="004C1856"/>
    <w:rsid w:val="004C1B0E"/>
    <w:rsid w:val="004C2037"/>
    <w:rsid w:val="004C3E03"/>
    <w:rsid w:val="004C4A03"/>
    <w:rsid w:val="004C5402"/>
    <w:rsid w:val="004C5B26"/>
    <w:rsid w:val="004C5E61"/>
    <w:rsid w:val="004C65A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A4A"/>
    <w:rsid w:val="004F1DD8"/>
    <w:rsid w:val="004F1F86"/>
    <w:rsid w:val="004F3809"/>
    <w:rsid w:val="004F4C4F"/>
    <w:rsid w:val="004F552C"/>
    <w:rsid w:val="004F61E9"/>
    <w:rsid w:val="004F6971"/>
    <w:rsid w:val="004F6F78"/>
    <w:rsid w:val="00500BF5"/>
    <w:rsid w:val="005011F5"/>
    <w:rsid w:val="00501303"/>
    <w:rsid w:val="00503BC2"/>
    <w:rsid w:val="0050451F"/>
    <w:rsid w:val="00505358"/>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A2E"/>
    <w:rsid w:val="00516D23"/>
    <w:rsid w:val="00520D0B"/>
    <w:rsid w:val="00521805"/>
    <w:rsid w:val="0052287E"/>
    <w:rsid w:val="005254AF"/>
    <w:rsid w:val="005258D2"/>
    <w:rsid w:val="005307F1"/>
    <w:rsid w:val="005315BB"/>
    <w:rsid w:val="00531C8B"/>
    <w:rsid w:val="00532375"/>
    <w:rsid w:val="00533115"/>
    <w:rsid w:val="005334F7"/>
    <w:rsid w:val="00533B93"/>
    <w:rsid w:val="00533DCC"/>
    <w:rsid w:val="00535DB4"/>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69C"/>
    <w:rsid w:val="00551A92"/>
    <w:rsid w:val="00551DCE"/>
    <w:rsid w:val="0055373B"/>
    <w:rsid w:val="00553B9F"/>
    <w:rsid w:val="005545AE"/>
    <w:rsid w:val="00554C7B"/>
    <w:rsid w:val="00555463"/>
    <w:rsid w:val="0055560D"/>
    <w:rsid w:val="00555A43"/>
    <w:rsid w:val="0055604F"/>
    <w:rsid w:val="00556546"/>
    <w:rsid w:val="0055663C"/>
    <w:rsid w:val="00556920"/>
    <w:rsid w:val="00556F0D"/>
    <w:rsid w:val="0055750C"/>
    <w:rsid w:val="00561A1A"/>
    <w:rsid w:val="00562648"/>
    <w:rsid w:val="0056623F"/>
    <w:rsid w:val="005671A6"/>
    <w:rsid w:val="005706D1"/>
    <w:rsid w:val="00571E31"/>
    <w:rsid w:val="0057200F"/>
    <w:rsid w:val="00572B2D"/>
    <w:rsid w:val="00572CA2"/>
    <w:rsid w:val="0057315C"/>
    <w:rsid w:val="00573AD4"/>
    <w:rsid w:val="00574A99"/>
    <w:rsid w:val="00575BFA"/>
    <w:rsid w:val="00580461"/>
    <w:rsid w:val="00580E2E"/>
    <w:rsid w:val="0058272D"/>
    <w:rsid w:val="005827DA"/>
    <w:rsid w:val="005839E0"/>
    <w:rsid w:val="005852EE"/>
    <w:rsid w:val="005856FA"/>
    <w:rsid w:val="00585A97"/>
    <w:rsid w:val="005865DA"/>
    <w:rsid w:val="00586A5B"/>
    <w:rsid w:val="00586E4D"/>
    <w:rsid w:val="00586F39"/>
    <w:rsid w:val="00590517"/>
    <w:rsid w:val="00590AFC"/>
    <w:rsid w:val="00592B57"/>
    <w:rsid w:val="005951D7"/>
    <w:rsid w:val="005957DD"/>
    <w:rsid w:val="005968B2"/>
    <w:rsid w:val="00597106"/>
    <w:rsid w:val="0059751D"/>
    <w:rsid w:val="00597D60"/>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5FB4"/>
    <w:rsid w:val="005B7EC9"/>
    <w:rsid w:val="005C03E6"/>
    <w:rsid w:val="005C0B89"/>
    <w:rsid w:val="005C0CA0"/>
    <w:rsid w:val="005C2250"/>
    <w:rsid w:val="005C3875"/>
    <w:rsid w:val="005C45EB"/>
    <w:rsid w:val="005C475F"/>
    <w:rsid w:val="005C4E7D"/>
    <w:rsid w:val="005C4FD5"/>
    <w:rsid w:val="005C5D36"/>
    <w:rsid w:val="005C60BC"/>
    <w:rsid w:val="005C680E"/>
    <w:rsid w:val="005C6BCB"/>
    <w:rsid w:val="005C7483"/>
    <w:rsid w:val="005C78A4"/>
    <w:rsid w:val="005C7BA7"/>
    <w:rsid w:val="005D02AF"/>
    <w:rsid w:val="005D03FC"/>
    <w:rsid w:val="005D06B3"/>
    <w:rsid w:val="005D0912"/>
    <w:rsid w:val="005D1B38"/>
    <w:rsid w:val="005D1DCA"/>
    <w:rsid w:val="005D2F4D"/>
    <w:rsid w:val="005D45C9"/>
    <w:rsid w:val="005D6D41"/>
    <w:rsid w:val="005D757E"/>
    <w:rsid w:val="005E09CA"/>
    <w:rsid w:val="005E1AFF"/>
    <w:rsid w:val="005E207C"/>
    <w:rsid w:val="005E34C4"/>
    <w:rsid w:val="005E4144"/>
    <w:rsid w:val="005E49FA"/>
    <w:rsid w:val="005E52DB"/>
    <w:rsid w:val="005E6BD0"/>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BEA"/>
    <w:rsid w:val="00603CBE"/>
    <w:rsid w:val="00603DA2"/>
    <w:rsid w:val="00605AFF"/>
    <w:rsid w:val="00606606"/>
    <w:rsid w:val="00606803"/>
    <w:rsid w:val="00607064"/>
    <w:rsid w:val="00611CFB"/>
    <w:rsid w:val="00612193"/>
    <w:rsid w:val="00613C01"/>
    <w:rsid w:val="00613D63"/>
    <w:rsid w:val="0061451E"/>
    <w:rsid w:val="006153C5"/>
    <w:rsid w:val="00620A2C"/>
    <w:rsid w:val="00621769"/>
    <w:rsid w:val="006217AE"/>
    <w:rsid w:val="00622502"/>
    <w:rsid w:val="006228EB"/>
    <w:rsid w:val="0062388E"/>
    <w:rsid w:val="00624287"/>
    <w:rsid w:val="00625225"/>
    <w:rsid w:val="006257B1"/>
    <w:rsid w:val="00626A18"/>
    <w:rsid w:val="00626BAC"/>
    <w:rsid w:val="00627439"/>
    <w:rsid w:val="006275FA"/>
    <w:rsid w:val="006318CC"/>
    <w:rsid w:val="00634114"/>
    <w:rsid w:val="00635023"/>
    <w:rsid w:val="00635126"/>
    <w:rsid w:val="006362CE"/>
    <w:rsid w:val="006370FE"/>
    <w:rsid w:val="006419B7"/>
    <w:rsid w:val="00641F80"/>
    <w:rsid w:val="0064227E"/>
    <w:rsid w:val="00642EC0"/>
    <w:rsid w:val="006437BF"/>
    <w:rsid w:val="0064399B"/>
    <w:rsid w:val="00643E28"/>
    <w:rsid w:val="0064405C"/>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6185E"/>
    <w:rsid w:val="00661C88"/>
    <w:rsid w:val="00662F25"/>
    <w:rsid w:val="00663740"/>
    <w:rsid w:val="0066374E"/>
    <w:rsid w:val="00664231"/>
    <w:rsid w:val="0066452A"/>
    <w:rsid w:val="00664853"/>
    <w:rsid w:val="006675C9"/>
    <w:rsid w:val="00670AA4"/>
    <w:rsid w:val="0067121F"/>
    <w:rsid w:val="00671B83"/>
    <w:rsid w:val="00671BD6"/>
    <w:rsid w:val="0067215C"/>
    <w:rsid w:val="00672618"/>
    <w:rsid w:val="00673354"/>
    <w:rsid w:val="00675372"/>
    <w:rsid w:val="00675D79"/>
    <w:rsid w:val="00677C11"/>
    <w:rsid w:val="00677C38"/>
    <w:rsid w:val="00680128"/>
    <w:rsid w:val="00680626"/>
    <w:rsid w:val="00681278"/>
    <w:rsid w:val="00683192"/>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D44"/>
    <w:rsid w:val="006B7747"/>
    <w:rsid w:val="006C0A1D"/>
    <w:rsid w:val="006C0DBB"/>
    <w:rsid w:val="006C211F"/>
    <w:rsid w:val="006C2C10"/>
    <w:rsid w:val="006C3946"/>
    <w:rsid w:val="006C397A"/>
    <w:rsid w:val="006C4EDE"/>
    <w:rsid w:val="006C515E"/>
    <w:rsid w:val="006C651D"/>
    <w:rsid w:val="006C7130"/>
    <w:rsid w:val="006D0357"/>
    <w:rsid w:val="006D0EA8"/>
    <w:rsid w:val="006D19D1"/>
    <w:rsid w:val="006D20D3"/>
    <w:rsid w:val="006D211D"/>
    <w:rsid w:val="006D40AB"/>
    <w:rsid w:val="006D4868"/>
    <w:rsid w:val="006D4E26"/>
    <w:rsid w:val="006D5BBF"/>
    <w:rsid w:val="006D61A6"/>
    <w:rsid w:val="006D761B"/>
    <w:rsid w:val="006E3F6E"/>
    <w:rsid w:val="006E42C2"/>
    <w:rsid w:val="006E4B02"/>
    <w:rsid w:val="006E6407"/>
    <w:rsid w:val="006E6EAD"/>
    <w:rsid w:val="006E7015"/>
    <w:rsid w:val="006F0738"/>
    <w:rsid w:val="006F089C"/>
    <w:rsid w:val="006F193B"/>
    <w:rsid w:val="006F1F94"/>
    <w:rsid w:val="006F1FDA"/>
    <w:rsid w:val="006F217F"/>
    <w:rsid w:val="006F270C"/>
    <w:rsid w:val="006F343A"/>
    <w:rsid w:val="006F3450"/>
    <w:rsid w:val="006F4CA7"/>
    <w:rsid w:val="006F5408"/>
    <w:rsid w:val="007020F5"/>
    <w:rsid w:val="0070550E"/>
    <w:rsid w:val="00705CCB"/>
    <w:rsid w:val="00705E8F"/>
    <w:rsid w:val="007061E9"/>
    <w:rsid w:val="00706D21"/>
    <w:rsid w:val="00710420"/>
    <w:rsid w:val="00710B70"/>
    <w:rsid w:val="00711036"/>
    <w:rsid w:val="0071267B"/>
    <w:rsid w:val="00713FAB"/>
    <w:rsid w:val="00714145"/>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5A71"/>
    <w:rsid w:val="007265E6"/>
    <w:rsid w:val="00727970"/>
    <w:rsid w:val="00727BED"/>
    <w:rsid w:val="00730199"/>
    <w:rsid w:val="007301BE"/>
    <w:rsid w:val="00730367"/>
    <w:rsid w:val="00731033"/>
    <w:rsid w:val="00731447"/>
    <w:rsid w:val="007316D1"/>
    <w:rsid w:val="00731B83"/>
    <w:rsid w:val="007323B0"/>
    <w:rsid w:val="0073292F"/>
    <w:rsid w:val="0073356A"/>
    <w:rsid w:val="00733929"/>
    <w:rsid w:val="00734343"/>
    <w:rsid w:val="0073620C"/>
    <w:rsid w:val="0073632D"/>
    <w:rsid w:val="007369B7"/>
    <w:rsid w:val="0073773C"/>
    <w:rsid w:val="00741CB2"/>
    <w:rsid w:val="00742469"/>
    <w:rsid w:val="00745053"/>
    <w:rsid w:val="00745119"/>
    <w:rsid w:val="007459AF"/>
    <w:rsid w:val="00746860"/>
    <w:rsid w:val="0074750F"/>
    <w:rsid w:val="0074781B"/>
    <w:rsid w:val="007511E6"/>
    <w:rsid w:val="00752295"/>
    <w:rsid w:val="00753083"/>
    <w:rsid w:val="007532DC"/>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D07"/>
    <w:rsid w:val="00771416"/>
    <w:rsid w:val="0077242D"/>
    <w:rsid w:val="007725D2"/>
    <w:rsid w:val="00772733"/>
    <w:rsid w:val="00772D22"/>
    <w:rsid w:val="007732A0"/>
    <w:rsid w:val="007732BD"/>
    <w:rsid w:val="00773450"/>
    <w:rsid w:val="00773DA6"/>
    <w:rsid w:val="007743E0"/>
    <w:rsid w:val="00774CAF"/>
    <w:rsid w:val="00775BB6"/>
    <w:rsid w:val="00777E07"/>
    <w:rsid w:val="007803E6"/>
    <w:rsid w:val="00780597"/>
    <w:rsid w:val="00780BFF"/>
    <w:rsid w:val="007816D0"/>
    <w:rsid w:val="00781FB0"/>
    <w:rsid w:val="00783002"/>
    <w:rsid w:val="007832BA"/>
    <w:rsid w:val="00783B51"/>
    <w:rsid w:val="0078409A"/>
    <w:rsid w:val="007847BD"/>
    <w:rsid w:val="0078486F"/>
    <w:rsid w:val="007848B2"/>
    <w:rsid w:val="0078490C"/>
    <w:rsid w:val="00785D7B"/>
    <w:rsid w:val="007903F9"/>
    <w:rsid w:val="007910C7"/>
    <w:rsid w:val="007924FB"/>
    <w:rsid w:val="0079367A"/>
    <w:rsid w:val="00793C03"/>
    <w:rsid w:val="00793E2B"/>
    <w:rsid w:val="007944BD"/>
    <w:rsid w:val="007947A3"/>
    <w:rsid w:val="00795A92"/>
    <w:rsid w:val="00795F75"/>
    <w:rsid w:val="00796B80"/>
    <w:rsid w:val="007975EE"/>
    <w:rsid w:val="007A068C"/>
    <w:rsid w:val="007A1666"/>
    <w:rsid w:val="007A235B"/>
    <w:rsid w:val="007A26EB"/>
    <w:rsid w:val="007A2EDB"/>
    <w:rsid w:val="007A4284"/>
    <w:rsid w:val="007A4755"/>
    <w:rsid w:val="007A7B56"/>
    <w:rsid w:val="007B111C"/>
    <w:rsid w:val="007B1868"/>
    <w:rsid w:val="007B405A"/>
    <w:rsid w:val="007B4756"/>
    <w:rsid w:val="007B4830"/>
    <w:rsid w:val="007B560E"/>
    <w:rsid w:val="007B5B28"/>
    <w:rsid w:val="007B6725"/>
    <w:rsid w:val="007B68FB"/>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EB"/>
    <w:rsid w:val="007C7500"/>
    <w:rsid w:val="007D0201"/>
    <w:rsid w:val="007D2749"/>
    <w:rsid w:val="007D3012"/>
    <w:rsid w:val="007D6F95"/>
    <w:rsid w:val="007D7AA2"/>
    <w:rsid w:val="007D7C4B"/>
    <w:rsid w:val="007E0B5D"/>
    <w:rsid w:val="007E13F9"/>
    <w:rsid w:val="007E1C55"/>
    <w:rsid w:val="007E3245"/>
    <w:rsid w:val="007E341A"/>
    <w:rsid w:val="007E37E9"/>
    <w:rsid w:val="007E512D"/>
    <w:rsid w:val="007E7558"/>
    <w:rsid w:val="007E7596"/>
    <w:rsid w:val="007F049F"/>
    <w:rsid w:val="007F0D69"/>
    <w:rsid w:val="007F30AB"/>
    <w:rsid w:val="007F322E"/>
    <w:rsid w:val="007F3A78"/>
    <w:rsid w:val="007F4BD9"/>
    <w:rsid w:val="007F4EBC"/>
    <w:rsid w:val="007F5EBD"/>
    <w:rsid w:val="007F7740"/>
    <w:rsid w:val="007F7818"/>
    <w:rsid w:val="008019BC"/>
    <w:rsid w:val="00801FFA"/>
    <w:rsid w:val="008029C6"/>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4400"/>
    <w:rsid w:val="00834635"/>
    <w:rsid w:val="0083499C"/>
    <w:rsid w:val="008363AD"/>
    <w:rsid w:val="00836815"/>
    <w:rsid w:val="008376DD"/>
    <w:rsid w:val="0083770D"/>
    <w:rsid w:val="00840708"/>
    <w:rsid w:val="0084170C"/>
    <w:rsid w:val="00843736"/>
    <w:rsid w:val="00844827"/>
    <w:rsid w:val="0084484E"/>
    <w:rsid w:val="00844927"/>
    <w:rsid w:val="0084502E"/>
    <w:rsid w:val="00846042"/>
    <w:rsid w:val="00846FE0"/>
    <w:rsid w:val="00847450"/>
    <w:rsid w:val="008474FD"/>
    <w:rsid w:val="00850DE5"/>
    <w:rsid w:val="00851A77"/>
    <w:rsid w:val="00852012"/>
    <w:rsid w:val="00855009"/>
    <w:rsid w:val="00855021"/>
    <w:rsid w:val="00855190"/>
    <w:rsid w:val="00856A65"/>
    <w:rsid w:val="0085773C"/>
    <w:rsid w:val="008600A5"/>
    <w:rsid w:val="00860470"/>
    <w:rsid w:val="00861004"/>
    <w:rsid w:val="00861839"/>
    <w:rsid w:val="00862A44"/>
    <w:rsid w:val="0086314D"/>
    <w:rsid w:val="00863271"/>
    <w:rsid w:val="00863912"/>
    <w:rsid w:val="00865294"/>
    <w:rsid w:val="008652B7"/>
    <w:rsid w:val="008700E8"/>
    <w:rsid w:val="00871C5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B5BE8"/>
    <w:rsid w:val="008B6FA3"/>
    <w:rsid w:val="008C04CA"/>
    <w:rsid w:val="008C1085"/>
    <w:rsid w:val="008C17BA"/>
    <w:rsid w:val="008C2A20"/>
    <w:rsid w:val="008C4EFE"/>
    <w:rsid w:val="008C51E0"/>
    <w:rsid w:val="008C5BBB"/>
    <w:rsid w:val="008C5BFF"/>
    <w:rsid w:val="008C5EE2"/>
    <w:rsid w:val="008C60B0"/>
    <w:rsid w:val="008C7A95"/>
    <w:rsid w:val="008C7BCF"/>
    <w:rsid w:val="008C7C3A"/>
    <w:rsid w:val="008D10A5"/>
    <w:rsid w:val="008D2BE3"/>
    <w:rsid w:val="008D2D34"/>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6762"/>
    <w:rsid w:val="008E6CD8"/>
    <w:rsid w:val="008F03FC"/>
    <w:rsid w:val="008F0B9D"/>
    <w:rsid w:val="008F0E83"/>
    <w:rsid w:val="008F1724"/>
    <w:rsid w:val="008F1776"/>
    <w:rsid w:val="008F1941"/>
    <w:rsid w:val="008F2FBC"/>
    <w:rsid w:val="008F61BD"/>
    <w:rsid w:val="008F6DF5"/>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53B7"/>
    <w:rsid w:val="009257D8"/>
    <w:rsid w:val="00926350"/>
    <w:rsid w:val="00927945"/>
    <w:rsid w:val="00930915"/>
    <w:rsid w:val="00931EA9"/>
    <w:rsid w:val="00934034"/>
    <w:rsid w:val="009344A8"/>
    <w:rsid w:val="00934746"/>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2B17"/>
    <w:rsid w:val="00974124"/>
    <w:rsid w:val="00975702"/>
    <w:rsid w:val="009758A2"/>
    <w:rsid w:val="00977603"/>
    <w:rsid w:val="009803A5"/>
    <w:rsid w:val="00980575"/>
    <w:rsid w:val="00980AEB"/>
    <w:rsid w:val="00982F5F"/>
    <w:rsid w:val="00983BF7"/>
    <w:rsid w:val="0098529F"/>
    <w:rsid w:val="00985694"/>
    <w:rsid w:val="00986FC2"/>
    <w:rsid w:val="00987D7A"/>
    <w:rsid w:val="009904F8"/>
    <w:rsid w:val="0099185F"/>
    <w:rsid w:val="00991CC6"/>
    <w:rsid w:val="009922F0"/>
    <w:rsid w:val="00992947"/>
    <w:rsid w:val="00994473"/>
    <w:rsid w:val="009945DA"/>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428F"/>
    <w:rsid w:val="009C5616"/>
    <w:rsid w:val="009C5C16"/>
    <w:rsid w:val="009C71A5"/>
    <w:rsid w:val="009D0EA5"/>
    <w:rsid w:val="009D0F18"/>
    <w:rsid w:val="009D1644"/>
    <w:rsid w:val="009D4C42"/>
    <w:rsid w:val="009D5ACC"/>
    <w:rsid w:val="009D681E"/>
    <w:rsid w:val="009D6902"/>
    <w:rsid w:val="009E0308"/>
    <w:rsid w:val="009E0A36"/>
    <w:rsid w:val="009E0BA7"/>
    <w:rsid w:val="009E0D90"/>
    <w:rsid w:val="009E1099"/>
    <w:rsid w:val="009E2230"/>
    <w:rsid w:val="009E2468"/>
    <w:rsid w:val="009E2707"/>
    <w:rsid w:val="009E2BA8"/>
    <w:rsid w:val="009E3152"/>
    <w:rsid w:val="009E3904"/>
    <w:rsid w:val="009E4183"/>
    <w:rsid w:val="009E4479"/>
    <w:rsid w:val="009E5F2D"/>
    <w:rsid w:val="009E60E9"/>
    <w:rsid w:val="009E61F3"/>
    <w:rsid w:val="009E679B"/>
    <w:rsid w:val="009E6EC1"/>
    <w:rsid w:val="009E78BE"/>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16E4"/>
    <w:rsid w:val="00A02EA6"/>
    <w:rsid w:val="00A0425D"/>
    <w:rsid w:val="00A04328"/>
    <w:rsid w:val="00A04501"/>
    <w:rsid w:val="00A04BB0"/>
    <w:rsid w:val="00A04C8E"/>
    <w:rsid w:val="00A05FBC"/>
    <w:rsid w:val="00A06578"/>
    <w:rsid w:val="00A06E88"/>
    <w:rsid w:val="00A06FF2"/>
    <w:rsid w:val="00A07EFC"/>
    <w:rsid w:val="00A10FFF"/>
    <w:rsid w:val="00A1269A"/>
    <w:rsid w:val="00A133AA"/>
    <w:rsid w:val="00A141D4"/>
    <w:rsid w:val="00A144F7"/>
    <w:rsid w:val="00A16B91"/>
    <w:rsid w:val="00A17498"/>
    <w:rsid w:val="00A17CAC"/>
    <w:rsid w:val="00A204EE"/>
    <w:rsid w:val="00A21570"/>
    <w:rsid w:val="00A21C5F"/>
    <w:rsid w:val="00A21DD2"/>
    <w:rsid w:val="00A21DFD"/>
    <w:rsid w:val="00A22923"/>
    <w:rsid w:val="00A22D19"/>
    <w:rsid w:val="00A23072"/>
    <w:rsid w:val="00A24237"/>
    <w:rsid w:val="00A24872"/>
    <w:rsid w:val="00A24E3B"/>
    <w:rsid w:val="00A25425"/>
    <w:rsid w:val="00A25478"/>
    <w:rsid w:val="00A25757"/>
    <w:rsid w:val="00A25A7D"/>
    <w:rsid w:val="00A26117"/>
    <w:rsid w:val="00A26F92"/>
    <w:rsid w:val="00A27869"/>
    <w:rsid w:val="00A27C96"/>
    <w:rsid w:val="00A3025C"/>
    <w:rsid w:val="00A3096A"/>
    <w:rsid w:val="00A3152B"/>
    <w:rsid w:val="00A322FB"/>
    <w:rsid w:val="00A32C41"/>
    <w:rsid w:val="00A34511"/>
    <w:rsid w:val="00A353A5"/>
    <w:rsid w:val="00A35703"/>
    <w:rsid w:val="00A35C0E"/>
    <w:rsid w:val="00A36435"/>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4922"/>
    <w:rsid w:val="00A550E5"/>
    <w:rsid w:val="00A55686"/>
    <w:rsid w:val="00A57C22"/>
    <w:rsid w:val="00A6032D"/>
    <w:rsid w:val="00A60928"/>
    <w:rsid w:val="00A60951"/>
    <w:rsid w:val="00A617A0"/>
    <w:rsid w:val="00A619F8"/>
    <w:rsid w:val="00A63679"/>
    <w:rsid w:val="00A6393A"/>
    <w:rsid w:val="00A63976"/>
    <w:rsid w:val="00A63D2F"/>
    <w:rsid w:val="00A64EDF"/>
    <w:rsid w:val="00A6558E"/>
    <w:rsid w:val="00A65F7F"/>
    <w:rsid w:val="00A663A7"/>
    <w:rsid w:val="00A667F5"/>
    <w:rsid w:val="00A66E8A"/>
    <w:rsid w:val="00A66EEF"/>
    <w:rsid w:val="00A66EF3"/>
    <w:rsid w:val="00A678DA"/>
    <w:rsid w:val="00A70273"/>
    <w:rsid w:val="00A7071C"/>
    <w:rsid w:val="00A71244"/>
    <w:rsid w:val="00A7199C"/>
    <w:rsid w:val="00A727BB"/>
    <w:rsid w:val="00A72935"/>
    <w:rsid w:val="00A72CBE"/>
    <w:rsid w:val="00A733CC"/>
    <w:rsid w:val="00A74288"/>
    <w:rsid w:val="00A74CA6"/>
    <w:rsid w:val="00A7511D"/>
    <w:rsid w:val="00A75C2E"/>
    <w:rsid w:val="00A769CA"/>
    <w:rsid w:val="00A76EDC"/>
    <w:rsid w:val="00A77354"/>
    <w:rsid w:val="00A80EB2"/>
    <w:rsid w:val="00A80EEE"/>
    <w:rsid w:val="00A8167F"/>
    <w:rsid w:val="00A819E7"/>
    <w:rsid w:val="00A81B15"/>
    <w:rsid w:val="00A83FA8"/>
    <w:rsid w:val="00A8447C"/>
    <w:rsid w:val="00A8529D"/>
    <w:rsid w:val="00A85C0F"/>
    <w:rsid w:val="00A870AB"/>
    <w:rsid w:val="00A87433"/>
    <w:rsid w:val="00A875C4"/>
    <w:rsid w:val="00A91279"/>
    <w:rsid w:val="00A917B3"/>
    <w:rsid w:val="00A920C6"/>
    <w:rsid w:val="00A92E05"/>
    <w:rsid w:val="00A93FE1"/>
    <w:rsid w:val="00A9447E"/>
    <w:rsid w:val="00A949C8"/>
    <w:rsid w:val="00A94F2B"/>
    <w:rsid w:val="00A96049"/>
    <w:rsid w:val="00A9638B"/>
    <w:rsid w:val="00A96E33"/>
    <w:rsid w:val="00A97C25"/>
    <w:rsid w:val="00AA031F"/>
    <w:rsid w:val="00AA0E1E"/>
    <w:rsid w:val="00AA1681"/>
    <w:rsid w:val="00AA3D18"/>
    <w:rsid w:val="00AA3EB0"/>
    <w:rsid w:val="00AA510E"/>
    <w:rsid w:val="00AA6625"/>
    <w:rsid w:val="00AA701D"/>
    <w:rsid w:val="00AA78C2"/>
    <w:rsid w:val="00AA7947"/>
    <w:rsid w:val="00AA7D17"/>
    <w:rsid w:val="00AB0524"/>
    <w:rsid w:val="00AB08EC"/>
    <w:rsid w:val="00AB0CF2"/>
    <w:rsid w:val="00AB41C3"/>
    <w:rsid w:val="00AB4E14"/>
    <w:rsid w:val="00AB5276"/>
    <w:rsid w:val="00AB5D43"/>
    <w:rsid w:val="00AB66BB"/>
    <w:rsid w:val="00AC174D"/>
    <w:rsid w:val="00AC24B8"/>
    <w:rsid w:val="00AC25BC"/>
    <w:rsid w:val="00AC2D77"/>
    <w:rsid w:val="00AC2FE9"/>
    <w:rsid w:val="00AC3010"/>
    <w:rsid w:val="00AC30C4"/>
    <w:rsid w:val="00AC39EA"/>
    <w:rsid w:val="00AC570A"/>
    <w:rsid w:val="00AC63D8"/>
    <w:rsid w:val="00AC65C6"/>
    <w:rsid w:val="00AC69A3"/>
    <w:rsid w:val="00AC7B71"/>
    <w:rsid w:val="00AD2248"/>
    <w:rsid w:val="00AD2D0C"/>
    <w:rsid w:val="00AD4D4D"/>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623D"/>
    <w:rsid w:val="00AF7350"/>
    <w:rsid w:val="00AF73CD"/>
    <w:rsid w:val="00AF73EC"/>
    <w:rsid w:val="00AF7F20"/>
    <w:rsid w:val="00B006AD"/>
    <w:rsid w:val="00B0093F"/>
    <w:rsid w:val="00B01099"/>
    <w:rsid w:val="00B01FBB"/>
    <w:rsid w:val="00B0225F"/>
    <w:rsid w:val="00B02967"/>
    <w:rsid w:val="00B048EC"/>
    <w:rsid w:val="00B05B4C"/>
    <w:rsid w:val="00B06399"/>
    <w:rsid w:val="00B07DAD"/>
    <w:rsid w:val="00B07E34"/>
    <w:rsid w:val="00B10051"/>
    <w:rsid w:val="00B10132"/>
    <w:rsid w:val="00B10EE2"/>
    <w:rsid w:val="00B111BB"/>
    <w:rsid w:val="00B11613"/>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5150"/>
    <w:rsid w:val="00B4581D"/>
    <w:rsid w:val="00B45843"/>
    <w:rsid w:val="00B4597C"/>
    <w:rsid w:val="00B46BFF"/>
    <w:rsid w:val="00B47785"/>
    <w:rsid w:val="00B51295"/>
    <w:rsid w:val="00B5334E"/>
    <w:rsid w:val="00B53520"/>
    <w:rsid w:val="00B544BA"/>
    <w:rsid w:val="00B5465E"/>
    <w:rsid w:val="00B5662C"/>
    <w:rsid w:val="00B567AD"/>
    <w:rsid w:val="00B57168"/>
    <w:rsid w:val="00B608CB"/>
    <w:rsid w:val="00B60CA1"/>
    <w:rsid w:val="00B6213A"/>
    <w:rsid w:val="00B62206"/>
    <w:rsid w:val="00B63030"/>
    <w:rsid w:val="00B66203"/>
    <w:rsid w:val="00B66CE7"/>
    <w:rsid w:val="00B6794E"/>
    <w:rsid w:val="00B67F68"/>
    <w:rsid w:val="00B71771"/>
    <w:rsid w:val="00B71994"/>
    <w:rsid w:val="00B724D8"/>
    <w:rsid w:val="00B72AB8"/>
    <w:rsid w:val="00B7319C"/>
    <w:rsid w:val="00B74C1F"/>
    <w:rsid w:val="00B74DC6"/>
    <w:rsid w:val="00B75FF3"/>
    <w:rsid w:val="00B77477"/>
    <w:rsid w:val="00B777AB"/>
    <w:rsid w:val="00B805AF"/>
    <w:rsid w:val="00B80678"/>
    <w:rsid w:val="00B80EB8"/>
    <w:rsid w:val="00B81752"/>
    <w:rsid w:val="00B81BDA"/>
    <w:rsid w:val="00B82BD8"/>
    <w:rsid w:val="00B82D8E"/>
    <w:rsid w:val="00B83C87"/>
    <w:rsid w:val="00B83DF1"/>
    <w:rsid w:val="00B84492"/>
    <w:rsid w:val="00B8470B"/>
    <w:rsid w:val="00B847E4"/>
    <w:rsid w:val="00B8537E"/>
    <w:rsid w:val="00B85E5F"/>
    <w:rsid w:val="00B8671E"/>
    <w:rsid w:val="00B86D05"/>
    <w:rsid w:val="00B87D0E"/>
    <w:rsid w:val="00B87FD3"/>
    <w:rsid w:val="00B90EE3"/>
    <w:rsid w:val="00B912F1"/>
    <w:rsid w:val="00B92CB0"/>
    <w:rsid w:val="00B93017"/>
    <w:rsid w:val="00B93E6C"/>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6203"/>
    <w:rsid w:val="00BA6D48"/>
    <w:rsid w:val="00BB0F57"/>
    <w:rsid w:val="00BB1084"/>
    <w:rsid w:val="00BB147F"/>
    <w:rsid w:val="00BB1A65"/>
    <w:rsid w:val="00BB36F2"/>
    <w:rsid w:val="00BB40F6"/>
    <w:rsid w:val="00BB545A"/>
    <w:rsid w:val="00BB5812"/>
    <w:rsid w:val="00BB6DBC"/>
    <w:rsid w:val="00BB72C3"/>
    <w:rsid w:val="00BB7AFC"/>
    <w:rsid w:val="00BC01E1"/>
    <w:rsid w:val="00BC0A6E"/>
    <w:rsid w:val="00BC1AF8"/>
    <w:rsid w:val="00BC1EDF"/>
    <w:rsid w:val="00BC2498"/>
    <w:rsid w:val="00BC2887"/>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E75EE"/>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31653"/>
    <w:rsid w:val="00C31DD5"/>
    <w:rsid w:val="00C3331E"/>
    <w:rsid w:val="00C342FF"/>
    <w:rsid w:val="00C354F0"/>
    <w:rsid w:val="00C366AA"/>
    <w:rsid w:val="00C36E1E"/>
    <w:rsid w:val="00C37342"/>
    <w:rsid w:val="00C37715"/>
    <w:rsid w:val="00C378D3"/>
    <w:rsid w:val="00C402F1"/>
    <w:rsid w:val="00C4146B"/>
    <w:rsid w:val="00C43B9A"/>
    <w:rsid w:val="00C443A4"/>
    <w:rsid w:val="00C449CA"/>
    <w:rsid w:val="00C459D4"/>
    <w:rsid w:val="00C45F19"/>
    <w:rsid w:val="00C468A8"/>
    <w:rsid w:val="00C4763F"/>
    <w:rsid w:val="00C50896"/>
    <w:rsid w:val="00C50FDF"/>
    <w:rsid w:val="00C5156B"/>
    <w:rsid w:val="00C556D6"/>
    <w:rsid w:val="00C55940"/>
    <w:rsid w:val="00C57319"/>
    <w:rsid w:val="00C60362"/>
    <w:rsid w:val="00C62A1B"/>
    <w:rsid w:val="00C630B2"/>
    <w:rsid w:val="00C6392C"/>
    <w:rsid w:val="00C63E4C"/>
    <w:rsid w:val="00C6413A"/>
    <w:rsid w:val="00C64993"/>
    <w:rsid w:val="00C654D6"/>
    <w:rsid w:val="00C65C87"/>
    <w:rsid w:val="00C66137"/>
    <w:rsid w:val="00C66165"/>
    <w:rsid w:val="00C6724D"/>
    <w:rsid w:val="00C67400"/>
    <w:rsid w:val="00C70924"/>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1652"/>
    <w:rsid w:val="00C81A0E"/>
    <w:rsid w:val="00C81E62"/>
    <w:rsid w:val="00C822DA"/>
    <w:rsid w:val="00C82842"/>
    <w:rsid w:val="00C82CC3"/>
    <w:rsid w:val="00C8364C"/>
    <w:rsid w:val="00C84690"/>
    <w:rsid w:val="00C85212"/>
    <w:rsid w:val="00C863D1"/>
    <w:rsid w:val="00C8668C"/>
    <w:rsid w:val="00C86EF3"/>
    <w:rsid w:val="00C90911"/>
    <w:rsid w:val="00C90B80"/>
    <w:rsid w:val="00C913AA"/>
    <w:rsid w:val="00C91D71"/>
    <w:rsid w:val="00C920EF"/>
    <w:rsid w:val="00C924CA"/>
    <w:rsid w:val="00C92F8C"/>
    <w:rsid w:val="00C93788"/>
    <w:rsid w:val="00C94F25"/>
    <w:rsid w:val="00C952F7"/>
    <w:rsid w:val="00C955BC"/>
    <w:rsid w:val="00C968CE"/>
    <w:rsid w:val="00C96B72"/>
    <w:rsid w:val="00C96CAB"/>
    <w:rsid w:val="00C96D94"/>
    <w:rsid w:val="00C977AC"/>
    <w:rsid w:val="00CA1121"/>
    <w:rsid w:val="00CA1782"/>
    <w:rsid w:val="00CA196D"/>
    <w:rsid w:val="00CA2710"/>
    <w:rsid w:val="00CA281A"/>
    <w:rsid w:val="00CA2A78"/>
    <w:rsid w:val="00CA367D"/>
    <w:rsid w:val="00CA3D3E"/>
    <w:rsid w:val="00CA6CD5"/>
    <w:rsid w:val="00CA780F"/>
    <w:rsid w:val="00CA7C45"/>
    <w:rsid w:val="00CB0380"/>
    <w:rsid w:val="00CB1038"/>
    <w:rsid w:val="00CB271F"/>
    <w:rsid w:val="00CB4D1F"/>
    <w:rsid w:val="00CB597F"/>
    <w:rsid w:val="00CB5CCB"/>
    <w:rsid w:val="00CB621C"/>
    <w:rsid w:val="00CB639F"/>
    <w:rsid w:val="00CB7BB8"/>
    <w:rsid w:val="00CC155D"/>
    <w:rsid w:val="00CC400F"/>
    <w:rsid w:val="00CC48DB"/>
    <w:rsid w:val="00CC4987"/>
    <w:rsid w:val="00CC4ED0"/>
    <w:rsid w:val="00CC6611"/>
    <w:rsid w:val="00CC7ABF"/>
    <w:rsid w:val="00CD009E"/>
    <w:rsid w:val="00CD108D"/>
    <w:rsid w:val="00CD15E6"/>
    <w:rsid w:val="00CD1D75"/>
    <w:rsid w:val="00CD2317"/>
    <w:rsid w:val="00CD2FD4"/>
    <w:rsid w:val="00CD3EA8"/>
    <w:rsid w:val="00CD42C7"/>
    <w:rsid w:val="00CD55AB"/>
    <w:rsid w:val="00CD5C70"/>
    <w:rsid w:val="00CD62D3"/>
    <w:rsid w:val="00CD63EA"/>
    <w:rsid w:val="00CD6762"/>
    <w:rsid w:val="00CD7A9E"/>
    <w:rsid w:val="00CE0031"/>
    <w:rsid w:val="00CE1850"/>
    <w:rsid w:val="00CE2F6F"/>
    <w:rsid w:val="00CE3318"/>
    <w:rsid w:val="00CE44CD"/>
    <w:rsid w:val="00CE49A4"/>
    <w:rsid w:val="00CE4B19"/>
    <w:rsid w:val="00CE503B"/>
    <w:rsid w:val="00CE73A9"/>
    <w:rsid w:val="00CF0048"/>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AC4"/>
    <w:rsid w:val="00D112FC"/>
    <w:rsid w:val="00D11666"/>
    <w:rsid w:val="00D1189F"/>
    <w:rsid w:val="00D11E6C"/>
    <w:rsid w:val="00D121FA"/>
    <w:rsid w:val="00D127C8"/>
    <w:rsid w:val="00D130CC"/>
    <w:rsid w:val="00D134EF"/>
    <w:rsid w:val="00D13882"/>
    <w:rsid w:val="00D13B94"/>
    <w:rsid w:val="00D13BB3"/>
    <w:rsid w:val="00D148E0"/>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3F45"/>
    <w:rsid w:val="00D446C0"/>
    <w:rsid w:val="00D47422"/>
    <w:rsid w:val="00D47573"/>
    <w:rsid w:val="00D4776D"/>
    <w:rsid w:val="00D507B1"/>
    <w:rsid w:val="00D52E34"/>
    <w:rsid w:val="00D53556"/>
    <w:rsid w:val="00D53C4C"/>
    <w:rsid w:val="00D53E2F"/>
    <w:rsid w:val="00D568C3"/>
    <w:rsid w:val="00D5708A"/>
    <w:rsid w:val="00D57F05"/>
    <w:rsid w:val="00D60D15"/>
    <w:rsid w:val="00D628E8"/>
    <w:rsid w:val="00D63CFB"/>
    <w:rsid w:val="00D63F89"/>
    <w:rsid w:val="00D6416C"/>
    <w:rsid w:val="00D64865"/>
    <w:rsid w:val="00D6591A"/>
    <w:rsid w:val="00D66F5E"/>
    <w:rsid w:val="00D70BB6"/>
    <w:rsid w:val="00D71641"/>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3527"/>
    <w:rsid w:val="00D8387C"/>
    <w:rsid w:val="00D83A67"/>
    <w:rsid w:val="00D85AE4"/>
    <w:rsid w:val="00D85F82"/>
    <w:rsid w:val="00D860B6"/>
    <w:rsid w:val="00D87497"/>
    <w:rsid w:val="00D906AC"/>
    <w:rsid w:val="00D910DA"/>
    <w:rsid w:val="00D9163C"/>
    <w:rsid w:val="00D92D3A"/>
    <w:rsid w:val="00D93AE2"/>
    <w:rsid w:val="00D93E6E"/>
    <w:rsid w:val="00D9537A"/>
    <w:rsid w:val="00D95963"/>
    <w:rsid w:val="00D959C4"/>
    <w:rsid w:val="00D95E7F"/>
    <w:rsid w:val="00D97109"/>
    <w:rsid w:val="00D97F0A"/>
    <w:rsid w:val="00DA0D3C"/>
    <w:rsid w:val="00DA2B1E"/>
    <w:rsid w:val="00DA3582"/>
    <w:rsid w:val="00DA4C27"/>
    <w:rsid w:val="00DA4E3F"/>
    <w:rsid w:val="00DA648F"/>
    <w:rsid w:val="00DA6E9B"/>
    <w:rsid w:val="00DA721B"/>
    <w:rsid w:val="00DB0409"/>
    <w:rsid w:val="00DB0F28"/>
    <w:rsid w:val="00DB2940"/>
    <w:rsid w:val="00DB2C1A"/>
    <w:rsid w:val="00DB312A"/>
    <w:rsid w:val="00DB433B"/>
    <w:rsid w:val="00DB4388"/>
    <w:rsid w:val="00DB4CCC"/>
    <w:rsid w:val="00DB4CFA"/>
    <w:rsid w:val="00DB50D3"/>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E1"/>
    <w:rsid w:val="00DC64C2"/>
    <w:rsid w:val="00DC6645"/>
    <w:rsid w:val="00DC68E9"/>
    <w:rsid w:val="00DC7181"/>
    <w:rsid w:val="00DC7617"/>
    <w:rsid w:val="00DC7B15"/>
    <w:rsid w:val="00DD140E"/>
    <w:rsid w:val="00DD19A2"/>
    <w:rsid w:val="00DD248A"/>
    <w:rsid w:val="00DD28A0"/>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F8A"/>
    <w:rsid w:val="00DF0C43"/>
    <w:rsid w:val="00DF0D63"/>
    <w:rsid w:val="00DF0E35"/>
    <w:rsid w:val="00DF1334"/>
    <w:rsid w:val="00DF346C"/>
    <w:rsid w:val="00DF49B6"/>
    <w:rsid w:val="00DF520E"/>
    <w:rsid w:val="00DF684D"/>
    <w:rsid w:val="00DF6FCE"/>
    <w:rsid w:val="00DF7800"/>
    <w:rsid w:val="00E0014C"/>
    <w:rsid w:val="00E00191"/>
    <w:rsid w:val="00E04950"/>
    <w:rsid w:val="00E0634B"/>
    <w:rsid w:val="00E06902"/>
    <w:rsid w:val="00E06A9C"/>
    <w:rsid w:val="00E06B93"/>
    <w:rsid w:val="00E06DF2"/>
    <w:rsid w:val="00E12C08"/>
    <w:rsid w:val="00E136AA"/>
    <w:rsid w:val="00E137C2"/>
    <w:rsid w:val="00E13D78"/>
    <w:rsid w:val="00E14436"/>
    <w:rsid w:val="00E14A5E"/>
    <w:rsid w:val="00E15365"/>
    <w:rsid w:val="00E15859"/>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4245"/>
    <w:rsid w:val="00E366C2"/>
    <w:rsid w:val="00E3783B"/>
    <w:rsid w:val="00E405B1"/>
    <w:rsid w:val="00E40C9E"/>
    <w:rsid w:val="00E411EA"/>
    <w:rsid w:val="00E414CE"/>
    <w:rsid w:val="00E429B7"/>
    <w:rsid w:val="00E43563"/>
    <w:rsid w:val="00E4357D"/>
    <w:rsid w:val="00E440F4"/>
    <w:rsid w:val="00E44F7D"/>
    <w:rsid w:val="00E4535F"/>
    <w:rsid w:val="00E45BB5"/>
    <w:rsid w:val="00E45FAC"/>
    <w:rsid w:val="00E51F44"/>
    <w:rsid w:val="00E5206C"/>
    <w:rsid w:val="00E52835"/>
    <w:rsid w:val="00E5385D"/>
    <w:rsid w:val="00E53C4F"/>
    <w:rsid w:val="00E55339"/>
    <w:rsid w:val="00E56510"/>
    <w:rsid w:val="00E567B5"/>
    <w:rsid w:val="00E572E4"/>
    <w:rsid w:val="00E604A7"/>
    <w:rsid w:val="00E60AA2"/>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B78"/>
    <w:rsid w:val="00E7300D"/>
    <w:rsid w:val="00E73485"/>
    <w:rsid w:val="00E73C07"/>
    <w:rsid w:val="00E75273"/>
    <w:rsid w:val="00E77A91"/>
    <w:rsid w:val="00E77E49"/>
    <w:rsid w:val="00E77FA1"/>
    <w:rsid w:val="00E80DC6"/>
    <w:rsid w:val="00E81992"/>
    <w:rsid w:val="00E81A85"/>
    <w:rsid w:val="00E8257E"/>
    <w:rsid w:val="00E83083"/>
    <w:rsid w:val="00E8561C"/>
    <w:rsid w:val="00E857F2"/>
    <w:rsid w:val="00E8600A"/>
    <w:rsid w:val="00E8619C"/>
    <w:rsid w:val="00E87862"/>
    <w:rsid w:val="00E90401"/>
    <w:rsid w:val="00E92448"/>
    <w:rsid w:val="00E92522"/>
    <w:rsid w:val="00E92C52"/>
    <w:rsid w:val="00E93070"/>
    <w:rsid w:val="00E931F1"/>
    <w:rsid w:val="00E935D8"/>
    <w:rsid w:val="00E944C6"/>
    <w:rsid w:val="00E9520F"/>
    <w:rsid w:val="00E95A23"/>
    <w:rsid w:val="00E9690B"/>
    <w:rsid w:val="00E96E18"/>
    <w:rsid w:val="00E97201"/>
    <w:rsid w:val="00EA021F"/>
    <w:rsid w:val="00EA074E"/>
    <w:rsid w:val="00EA1A00"/>
    <w:rsid w:val="00EA35E6"/>
    <w:rsid w:val="00EA3A8D"/>
    <w:rsid w:val="00EA4A45"/>
    <w:rsid w:val="00EA4B62"/>
    <w:rsid w:val="00EA4BC8"/>
    <w:rsid w:val="00EA66B9"/>
    <w:rsid w:val="00EA72AB"/>
    <w:rsid w:val="00EB0CB0"/>
    <w:rsid w:val="00EB1160"/>
    <w:rsid w:val="00EB1541"/>
    <w:rsid w:val="00EB3163"/>
    <w:rsid w:val="00EB40E8"/>
    <w:rsid w:val="00EB55CA"/>
    <w:rsid w:val="00EB68D9"/>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D0BAD"/>
    <w:rsid w:val="00ED0F11"/>
    <w:rsid w:val="00ED26D3"/>
    <w:rsid w:val="00ED2B40"/>
    <w:rsid w:val="00ED47A6"/>
    <w:rsid w:val="00ED4A08"/>
    <w:rsid w:val="00ED5191"/>
    <w:rsid w:val="00ED6553"/>
    <w:rsid w:val="00ED710A"/>
    <w:rsid w:val="00ED7487"/>
    <w:rsid w:val="00ED7F0C"/>
    <w:rsid w:val="00EE14C6"/>
    <w:rsid w:val="00EE1CD2"/>
    <w:rsid w:val="00EE32F5"/>
    <w:rsid w:val="00EE3508"/>
    <w:rsid w:val="00EE383C"/>
    <w:rsid w:val="00EE4C37"/>
    <w:rsid w:val="00EE590D"/>
    <w:rsid w:val="00EE5B22"/>
    <w:rsid w:val="00EE5E1C"/>
    <w:rsid w:val="00EE5E3D"/>
    <w:rsid w:val="00EE5EEC"/>
    <w:rsid w:val="00EE5F64"/>
    <w:rsid w:val="00EE603E"/>
    <w:rsid w:val="00EE631A"/>
    <w:rsid w:val="00EF028A"/>
    <w:rsid w:val="00EF2326"/>
    <w:rsid w:val="00EF4A7A"/>
    <w:rsid w:val="00EF63C4"/>
    <w:rsid w:val="00EF7D8E"/>
    <w:rsid w:val="00F00844"/>
    <w:rsid w:val="00F0170A"/>
    <w:rsid w:val="00F02889"/>
    <w:rsid w:val="00F029DC"/>
    <w:rsid w:val="00F03000"/>
    <w:rsid w:val="00F030CD"/>
    <w:rsid w:val="00F03322"/>
    <w:rsid w:val="00F035F4"/>
    <w:rsid w:val="00F04307"/>
    <w:rsid w:val="00F0466C"/>
    <w:rsid w:val="00F12299"/>
    <w:rsid w:val="00F12E1B"/>
    <w:rsid w:val="00F130E4"/>
    <w:rsid w:val="00F13113"/>
    <w:rsid w:val="00F131CB"/>
    <w:rsid w:val="00F13FB6"/>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31E7"/>
    <w:rsid w:val="00F34D46"/>
    <w:rsid w:val="00F356A5"/>
    <w:rsid w:val="00F35DDE"/>
    <w:rsid w:val="00F361FF"/>
    <w:rsid w:val="00F413B0"/>
    <w:rsid w:val="00F41A59"/>
    <w:rsid w:val="00F424F4"/>
    <w:rsid w:val="00F42EAB"/>
    <w:rsid w:val="00F475BD"/>
    <w:rsid w:val="00F50640"/>
    <w:rsid w:val="00F50DC0"/>
    <w:rsid w:val="00F5167C"/>
    <w:rsid w:val="00F516AF"/>
    <w:rsid w:val="00F5190D"/>
    <w:rsid w:val="00F5240B"/>
    <w:rsid w:val="00F53DBF"/>
    <w:rsid w:val="00F544D4"/>
    <w:rsid w:val="00F54BF8"/>
    <w:rsid w:val="00F54CE2"/>
    <w:rsid w:val="00F54E41"/>
    <w:rsid w:val="00F57108"/>
    <w:rsid w:val="00F57587"/>
    <w:rsid w:val="00F57588"/>
    <w:rsid w:val="00F57E46"/>
    <w:rsid w:val="00F60979"/>
    <w:rsid w:val="00F6136D"/>
    <w:rsid w:val="00F6189F"/>
    <w:rsid w:val="00F6208E"/>
    <w:rsid w:val="00F62987"/>
    <w:rsid w:val="00F6329F"/>
    <w:rsid w:val="00F63867"/>
    <w:rsid w:val="00F64122"/>
    <w:rsid w:val="00F64F3F"/>
    <w:rsid w:val="00F6604C"/>
    <w:rsid w:val="00F71E43"/>
    <w:rsid w:val="00F752C8"/>
    <w:rsid w:val="00F7531D"/>
    <w:rsid w:val="00F77A46"/>
    <w:rsid w:val="00F80702"/>
    <w:rsid w:val="00F815C7"/>
    <w:rsid w:val="00F8194C"/>
    <w:rsid w:val="00F81EDE"/>
    <w:rsid w:val="00F82B15"/>
    <w:rsid w:val="00F8410B"/>
    <w:rsid w:val="00F84A27"/>
    <w:rsid w:val="00F85078"/>
    <w:rsid w:val="00F85B70"/>
    <w:rsid w:val="00F93E31"/>
    <w:rsid w:val="00F945C8"/>
    <w:rsid w:val="00F95033"/>
    <w:rsid w:val="00F95BF9"/>
    <w:rsid w:val="00F973EC"/>
    <w:rsid w:val="00FA063C"/>
    <w:rsid w:val="00FA0A93"/>
    <w:rsid w:val="00FA0EBF"/>
    <w:rsid w:val="00FA10E6"/>
    <w:rsid w:val="00FA1CB0"/>
    <w:rsid w:val="00FA1DAC"/>
    <w:rsid w:val="00FA275B"/>
    <w:rsid w:val="00FA400F"/>
    <w:rsid w:val="00FA467F"/>
    <w:rsid w:val="00FA59B6"/>
    <w:rsid w:val="00FA6F73"/>
    <w:rsid w:val="00FA750F"/>
    <w:rsid w:val="00FB0286"/>
    <w:rsid w:val="00FB03F5"/>
    <w:rsid w:val="00FB08C3"/>
    <w:rsid w:val="00FB1049"/>
    <w:rsid w:val="00FB22A7"/>
    <w:rsid w:val="00FB2C55"/>
    <w:rsid w:val="00FB2D3C"/>
    <w:rsid w:val="00FB372C"/>
    <w:rsid w:val="00FB459C"/>
    <w:rsid w:val="00FB5556"/>
    <w:rsid w:val="00FC1A66"/>
    <w:rsid w:val="00FC1C47"/>
    <w:rsid w:val="00FC2D5B"/>
    <w:rsid w:val="00FC30E6"/>
    <w:rsid w:val="00FC3221"/>
    <w:rsid w:val="00FC326A"/>
    <w:rsid w:val="00FC37A0"/>
    <w:rsid w:val="00FC4B82"/>
    <w:rsid w:val="00FC5713"/>
    <w:rsid w:val="00FC5CAE"/>
    <w:rsid w:val="00FC63E4"/>
    <w:rsid w:val="00FC657D"/>
    <w:rsid w:val="00FC69E9"/>
    <w:rsid w:val="00FC6A83"/>
    <w:rsid w:val="00FC6E50"/>
    <w:rsid w:val="00FC6E7C"/>
    <w:rsid w:val="00FC6FB4"/>
    <w:rsid w:val="00FC7E5F"/>
    <w:rsid w:val="00FD3CBE"/>
    <w:rsid w:val="00FD5609"/>
    <w:rsid w:val="00FD5CE8"/>
    <w:rsid w:val="00FD6204"/>
    <w:rsid w:val="00FD7A20"/>
    <w:rsid w:val="00FE0BB9"/>
    <w:rsid w:val="00FE0BD5"/>
    <w:rsid w:val="00FE3B35"/>
    <w:rsid w:val="00FE40B3"/>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3</Pages>
  <Words>4961</Words>
  <Characters>28282</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41</cp:revision>
  <dcterms:created xsi:type="dcterms:W3CDTF">2024-12-30T00:02:00Z</dcterms:created>
  <dcterms:modified xsi:type="dcterms:W3CDTF">2024-12-30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